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8BAD6" w14:textId="6E00D788" w:rsidR="00E41DEC" w:rsidRDefault="00E41DEC" w:rsidP="00E41DEC">
      <w:pPr>
        <w:rPr>
          <w:rFonts w:ascii="Times New Roman" w:hAnsi="Times New Roman" w:cs="Times New Roman"/>
        </w:rPr>
      </w:pPr>
      <w:r>
        <w:rPr>
          <w:rFonts w:ascii="Times New Roman" w:hAnsi="Times New Roman" w:cs="Times New Roman"/>
        </w:rPr>
        <w:t>Supplementa</w:t>
      </w:r>
      <w:r w:rsidR="00123FE6">
        <w:rPr>
          <w:rFonts w:ascii="Times New Roman" w:hAnsi="Times New Roman" w:cs="Times New Roman"/>
        </w:rPr>
        <w:t>l</w:t>
      </w:r>
      <w:r>
        <w:rPr>
          <w:rFonts w:ascii="Times New Roman" w:hAnsi="Times New Roman" w:cs="Times New Roman"/>
        </w:rPr>
        <w:t xml:space="preserve"> Table 2. Variables examined in association with TBI status within mental health and addictions service user groups. </w:t>
      </w:r>
    </w:p>
    <w:p w14:paraId="32F12D95" w14:textId="4B369B24" w:rsidR="00FA4E87" w:rsidRDefault="00123FE6" w:rsidP="00E41DEC"/>
    <w:tbl>
      <w:tblPr>
        <w:tblStyle w:val="TableGrid"/>
        <w:tblpPr w:leftFromText="180" w:rightFromText="180" w:horzAnchor="margin" w:tblpY="1307"/>
        <w:tblW w:w="8661" w:type="dxa"/>
        <w:tblLayout w:type="fixed"/>
        <w:tblCellMar>
          <w:top w:w="28" w:type="dxa"/>
          <w:left w:w="28" w:type="dxa"/>
          <w:bottom w:w="28" w:type="dxa"/>
          <w:right w:w="28" w:type="dxa"/>
        </w:tblCellMar>
        <w:tblLook w:val="04A0" w:firstRow="1" w:lastRow="0" w:firstColumn="1" w:lastColumn="0" w:noHBand="0" w:noVBand="1"/>
      </w:tblPr>
      <w:tblGrid>
        <w:gridCol w:w="1843"/>
        <w:gridCol w:w="3407"/>
        <w:gridCol w:w="3411"/>
      </w:tblGrid>
      <w:tr w:rsidR="00E41DEC" w:rsidRPr="00006D2F" w14:paraId="000B6530" w14:textId="77777777" w:rsidTr="009C612E">
        <w:trPr>
          <w:trHeight w:val="326"/>
        </w:trPr>
        <w:tc>
          <w:tcPr>
            <w:tcW w:w="1843" w:type="dxa"/>
            <w:shd w:val="clear" w:color="auto" w:fill="E7E6E6" w:themeFill="background2"/>
            <w:vAlign w:val="center"/>
          </w:tcPr>
          <w:p w14:paraId="2A8F73D2" w14:textId="77777777" w:rsidR="00E41DEC" w:rsidRPr="00FB7B25" w:rsidRDefault="00E41DEC" w:rsidP="00E41DEC">
            <w:pPr>
              <w:spacing w:line="360" w:lineRule="auto"/>
              <w:jc w:val="center"/>
              <w:rPr>
                <w:rFonts w:ascii="Times New Roman" w:hAnsi="Times New Roman" w:cs="Times New Roman"/>
                <w:b/>
                <w:bCs/>
                <w:sz w:val="20"/>
                <w:szCs w:val="20"/>
              </w:rPr>
            </w:pPr>
            <w:r w:rsidRPr="00FB7B25">
              <w:rPr>
                <w:rFonts w:ascii="Times New Roman" w:hAnsi="Times New Roman" w:cs="Times New Roman"/>
                <w:b/>
                <w:bCs/>
                <w:sz w:val="20"/>
                <w:szCs w:val="20"/>
              </w:rPr>
              <w:t>Variable examined</w:t>
            </w:r>
          </w:p>
        </w:tc>
        <w:tc>
          <w:tcPr>
            <w:tcW w:w="3407" w:type="dxa"/>
            <w:shd w:val="clear" w:color="auto" w:fill="E7E6E6" w:themeFill="background2"/>
            <w:vAlign w:val="center"/>
          </w:tcPr>
          <w:p w14:paraId="5C5AF95B" w14:textId="77777777" w:rsidR="00E41DEC" w:rsidRPr="00FB7B25" w:rsidRDefault="00E41DEC" w:rsidP="00E41DEC">
            <w:pPr>
              <w:spacing w:line="360" w:lineRule="auto"/>
              <w:jc w:val="center"/>
              <w:rPr>
                <w:rFonts w:ascii="Times New Roman" w:hAnsi="Times New Roman" w:cs="Times New Roman"/>
                <w:b/>
                <w:bCs/>
                <w:sz w:val="20"/>
                <w:szCs w:val="20"/>
              </w:rPr>
            </w:pPr>
            <w:r w:rsidRPr="00FB7B25">
              <w:rPr>
                <w:rFonts w:ascii="Times New Roman" w:hAnsi="Times New Roman" w:cs="Times New Roman"/>
                <w:b/>
                <w:bCs/>
                <w:sz w:val="20"/>
                <w:szCs w:val="20"/>
              </w:rPr>
              <w:t>Studies reporting an association between the variable and TBI status</w:t>
            </w:r>
          </w:p>
          <w:p w14:paraId="291D0F7F" w14:textId="77777777" w:rsidR="00E41DEC" w:rsidRPr="00FB7B25" w:rsidRDefault="00E41DEC" w:rsidP="00E41DEC">
            <w:pPr>
              <w:spacing w:line="360" w:lineRule="auto"/>
              <w:jc w:val="center"/>
              <w:rPr>
                <w:rFonts w:ascii="Times New Roman" w:hAnsi="Times New Roman" w:cs="Times New Roman"/>
                <w:sz w:val="20"/>
                <w:szCs w:val="20"/>
              </w:rPr>
            </w:pPr>
            <w:r w:rsidRPr="00FB7B25">
              <w:rPr>
                <w:rFonts w:ascii="Times New Roman" w:hAnsi="Times New Roman" w:cs="Times New Roman"/>
                <w:sz w:val="20"/>
                <w:szCs w:val="20"/>
              </w:rPr>
              <w:t>(First author)</w:t>
            </w:r>
          </w:p>
        </w:tc>
        <w:tc>
          <w:tcPr>
            <w:tcW w:w="3411" w:type="dxa"/>
            <w:shd w:val="clear" w:color="auto" w:fill="E7E6E6" w:themeFill="background2"/>
            <w:vAlign w:val="center"/>
          </w:tcPr>
          <w:p w14:paraId="5AE84324" w14:textId="77777777" w:rsidR="00E41DEC" w:rsidRPr="00FB7B25" w:rsidRDefault="00E41DEC" w:rsidP="00E41DEC">
            <w:pPr>
              <w:spacing w:line="360" w:lineRule="auto"/>
              <w:jc w:val="center"/>
              <w:rPr>
                <w:rFonts w:ascii="Times New Roman" w:hAnsi="Times New Roman" w:cs="Times New Roman"/>
                <w:b/>
                <w:bCs/>
                <w:sz w:val="20"/>
                <w:szCs w:val="20"/>
              </w:rPr>
            </w:pPr>
            <w:r w:rsidRPr="00FB7B25">
              <w:rPr>
                <w:rFonts w:ascii="Times New Roman" w:hAnsi="Times New Roman" w:cs="Times New Roman"/>
                <w:b/>
                <w:bCs/>
                <w:sz w:val="20"/>
                <w:szCs w:val="20"/>
              </w:rPr>
              <w:t>Studies reporting no association between the variable and TBI status</w:t>
            </w:r>
          </w:p>
          <w:p w14:paraId="1B64AB46" w14:textId="77777777" w:rsidR="00E41DEC" w:rsidRPr="00FB7B25" w:rsidRDefault="00E41DEC" w:rsidP="00E41DEC">
            <w:pPr>
              <w:spacing w:line="360" w:lineRule="auto"/>
              <w:jc w:val="center"/>
              <w:rPr>
                <w:rFonts w:ascii="Times New Roman" w:hAnsi="Times New Roman" w:cs="Times New Roman"/>
                <w:sz w:val="20"/>
                <w:szCs w:val="20"/>
              </w:rPr>
            </w:pPr>
            <w:r w:rsidRPr="00FB7B25">
              <w:rPr>
                <w:rFonts w:ascii="Times New Roman" w:hAnsi="Times New Roman" w:cs="Times New Roman"/>
                <w:sz w:val="20"/>
                <w:szCs w:val="20"/>
              </w:rPr>
              <w:t>(First author)</w:t>
            </w:r>
          </w:p>
        </w:tc>
      </w:tr>
      <w:tr w:rsidR="00E41DEC" w:rsidRPr="00006D2F" w14:paraId="34EA0AFB" w14:textId="77777777" w:rsidTr="009C612E">
        <w:trPr>
          <w:trHeight w:val="656"/>
        </w:trPr>
        <w:tc>
          <w:tcPr>
            <w:tcW w:w="8661" w:type="dxa"/>
            <w:gridSpan w:val="3"/>
            <w:vAlign w:val="center"/>
          </w:tcPr>
          <w:p w14:paraId="5035A439" w14:textId="77777777" w:rsidR="00E41DEC" w:rsidRPr="005649E4" w:rsidRDefault="00E41DEC" w:rsidP="00E41DEC">
            <w:pPr>
              <w:spacing w:line="360" w:lineRule="auto"/>
              <w:contextualSpacing/>
              <w:jc w:val="center"/>
              <w:rPr>
                <w:rFonts w:ascii="Times New Roman" w:hAnsi="Times New Roman" w:cs="Times New Roman"/>
                <w:i/>
                <w:iCs/>
                <w:sz w:val="20"/>
                <w:szCs w:val="20"/>
              </w:rPr>
            </w:pPr>
            <w:r w:rsidRPr="005649E4">
              <w:rPr>
                <w:rFonts w:ascii="Times New Roman" w:hAnsi="Times New Roman" w:cs="Times New Roman"/>
                <w:i/>
                <w:iCs/>
                <w:sz w:val="20"/>
                <w:szCs w:val="20"/>
              </w:rPr>
              <w:t>Demographic Variables</w:t>
            </w:r>
          </w:p>
        </w:tc>
      </w:tr>
      <w:tr w:rsidR="00E41DEC" w:rsidRPr="00006D2F" w14:paraId="24A886AC" w14:textId="77777777" w:rsidTr="009C612E">
        <w:trPr>
          <w:trHeight w:val="656"/>
        </w:trPr>
        <w:tc>
          <w:tcPr>
            <w:tcW w:w="1843" w:type="dxa"/>
            <w:vAlign w:val="center"/>
          </w:tcPr>
          <w:p w14:paraId="11B4125B"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Sex or gender</w:t>
            </w:r>
          </w:p>
        </w:tc>
        <w:tc>
          <w:tcPr>
            <w:tcW w:w="3407" w:type="dxa"/>
          </w:tcPr>
          <w:p w14:paraId="4430F85D" w14:textId="77777777" w:rsidR="00E41DEC" w:rsidRPr="00D03D40"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Colantonio</w:t>
            </w:r>
            <w:proofErr w:type="spellEnd"/>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HTeiZTA","properties":{"formattedCitation":"\\super 56\\nosupersub{}","plainCitation":"56","noteIndex":0},"citationItems":[{"id":2531,"uris":["http://zotero.org/users/4444973/items/HAQXNJKD"],"uri":["http://zotero.org/users/4444973/items/HAQXNJKD"],"itemData":{"id":2531,"type":"article-journal","abstract":"OBJECTIVES: The prevalence and profile of adults with a history of traumatic brain injury (TBI) has not been studied in large North American forensic mental health populations. This study investigated how adults with a documented history of TBI differed with the non-TBI forensic population with respect to demographics, psychiatric diagnoses and history of offences., METHOD: A retrospective chart review of all consecutive admissions to a forensic psychiatry programme in Toronto, Canada was conducted. Information on history of TBI, psychiatric diagnoses, living environments and types of criminal offences were obtained from medical records., RESULTS: History of TBI was ascertained in 23% of 394 eligible patient records. Compared to those without a documented history of TBI, persons with this history were less likely to be diagnosed with schizophrenia but more likely to have alcohol/substance abuse disorder. There were also differences observed with respect to offence profiles., CONCLUSIONS: This study provides evidence to support routine screening for a history of TBI in forensic psychiatry.","container-title":"Brain Injury","issue":"13-14","journalAbbreviation":"Brain Inj","page":"1353-1360","title":"Brain injury in a forensic psychiatry population","volume":"21","author":[{"family":"Colantonio","given":"A."},{"family":"Stamenova","given":"V."},{"family":"Abramowitz","given":"C."},{"family":"Clarke","given":"D."},{"family":"Christensen","given":"B."}],"issued":{"date-parts":[["2007"]]}}}],"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6</w:t>
            </w:r>
            <w:r w:rsidRPr="00D03D40">
              <w:rPr>
                <w:rFonts w:ascii="Times New Roman" w:hAnsi="Times New Roman" w:cs="Times New Roman"/>
                <w:sz w:val="20"/>
                <w:szCs w:val="20"/>
              </w:rPr>
              <w:fldChar w:fldCharType="end"/>
            </w:r>
            <w:r>
              <w:rPr>
                <w:rFonts w:ascii="Times New Roman" w:hAnsi="Times New Roman" w:cs="Times New Roman"/>
                <w:sz w:val="20"/>
                <w:szCs w:val="20"/>
              </w:rPr>
              <w:t>, Doherty</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jiOcJLZ","properties":{"formattedCitation":"\\super 34\\nosupersub{}","plainCitation":"34","noteIndex":0},"citationItems":[{"id":3076,"uris":["http://zotero.org/users/4444973/items/X6FM9IRT"],"uri":["http://zotero.org/users/4444973/items/X6FM9IRT"],"itemData":{"id":3076,"type":"article-journal","abstract":"Objective.\nIndividuals who seek asylum are frequently fleeing violent persecution and may experience head injury (HI). However, little is known about the prevalence of HI in asylum seekers and refugees (ASR) despite the potential for HI to significantly affect cognitive and emotional functioning and to compromise asylum outcomes. This preliminary study investigates the prevalence of HI in ASR referred to a complex psychological trauma service.\n\nMethod.\nParticipants were 115 adult ASR referred to a community psychological trauma service with moderate to severe mental health problems associated with psychological trauma. They were screened for a history of HI using a questionnaire developed for the study. Interpreters were used when required.\n\nResults.\nThe overall prevalence of HI was 51%. At least 38% of those with HI had a moderate–severe HI that could cause persisting disability. In 53% of those with HI, the cause was torture, human trafficking or domestic violence. Repeat HI can have cumulative effects on function; it was common, and was reported in 68% of those with HI. An injury to the head was not known to mental health clinicians prior to screening in 64% of cases.\n\nConclusion.\nThe emotional and cognitive consequences of HI in ASR may increase the vulnerability of this disadvantaged group, and can be associated with neurobehavioural problems affecting daily life and may compromise asylum outcomes. Routine screening for HI in ASR is needed, as are links to neuropsychology and brain injury services for advice, assessment and intervention.","container-title":"Global Mental Health","DOI":"10.1017/gmh.2016.23","ISSN":"2054-4251","journalAbbreviation":"Glob Ment Health (Camb)","note":"PMID: 28596896\nPMCID: PMC5454765","source":"PubMed Central","title":"Head injury in asylum seekers and refugees referred with psychological trauma","URL":"https://www.ncbi.nlm.nih.gov/pmc/articles/PMC5454765/","volume":"3","author":[{"family":"Doherty","given":"S. M."},{"family":"Craig","given":"R."},{"family":"Gardani","given":"M."},{"family":"McMillan","given":"T. M."}],"accessed":{"date-parts":[["2020",8,23]]},"issued":{"date-parts":[["2016",10,3]]}}}],"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4</w:t>
            </w:r>
            <w:r w:rsidRPr="00D03D40">
              <w:rPr>
                <w:rFonts w:ascii="Times New Roman" w:hAnsi="Times New Roman" w:cs="Times New Roman"/>
                <w:sz w:val="20"/>
                <w:szCs w:val="20"/>
              </w:rPr>
              <w:fldChar w:fldCharType="end"/>
            </w:r>
            <w:r>
              <w:rPr>
                <w:rFonts w:ascii="Times New Roman" w:hAnsi="Times New Roman" w:cs="Times New Roman"/>
                <w:sz w:val="20"/>
                <w:szCs w:val="20"/>
              </w:rPr>
              <w:t>,  Walker</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FalExRk","properties":{"formattedCitation":"\\super 49\\nosupersub{}","plainCitation":"49","noteIndex":0},"citationItems":[{"id":16,"uris":["http://zotero.org/users/4444973/items/ZR3XGANV"],"uri":["http://zotero.org/users/4444973/items/ZR3XGANV"],"itemData":{"id":16,"type":"article-journal","abstract":"OBJECTIVES: To examine clinical characteristics of clients in state-funded substance abuse treatment who report traumatic brain injury with loss of consciousness (TBI-LOC).\nPARTICIPANTS: Adult clients (N = 7784) entering state-funded substance abuse treatment in a rural state during a 12-month period. MEASUREMENT TOOLS: Substance use and mental health problems were measured using the federal Substance Abuse and Mental Health Services Administration (SAMHSA) adaptation of the Addiction Severity index (ASI). A brain injury screening question was used to determine the number of TBI-LOCs in a client's lifetime.\nDESIGN: Cross-sectional study of intake characteristics as part of a state-mandated treatment outcome study.\nRESULTS: Almost one-third (31.7%) of substance abuse treatment clients reported 1 or more TBI-LOCs. The clients reporting 2 or more TBI-LOCs were more likely than clients with none or 1 TBI-LOC to have serious mental health problems (ie, depression, anxiety, hallucinations, and suicidal thoughts and attempts), trouble controlling violent behavior, trouble concentrating or remembering, and more months of use of most substances. When depression and anxiety were held constant, and controlling for race and gender, clients with TBI-LOC had more months of marijuana and tranquilizer use.\nCONCLUSIONS: Findings suggest that treatment providers may need to be attentive to the complex conditions that co-occur with TBI-LOC. Future research should examine whether there are differences in treatment outcome for clients reporting TBI-LOC.","container-title":"The Journal of Head Trauma Rehabilitation","DOI":"10.1097/01.HTR.0000300231.90619.50","ISSN":"0885-9701","issue":"6","journalAbbreviation":"J Head Trauma Rehabil","language":"eng","note":"PMID: 18025968","page":"360-367","source":"PubMed","title":"Screening substance abuse treatment clients for traumatic brain injury: prevalence and characteristics","title-short":"Screening substance abuse treatment clients for traumatic brain injury","volume":"22","author":[{"family":"Walker","given":"Robert"},{"family":"Cole","given":"Jennifer E."},{"family":"Logan","given":"T. K."},{"family":"Corrigan","given":"John D."}],"issued":{"date-parts":[["2007",12]]}}}],"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9</w:t>
            </w:r>
            <w:r w:rsidRPr="00D03D40">
              <w:rPr>
                <w:rFonts w:ascii="Times New Roman" w:hAnsi="Times New Roman" w:cs="Times New Roman"/>
                <w:sz w:val="20"/>
                <w:szCs w:val="20"/>
              </w:rPr>
              <w:fldChar w:fldCharType="end"/>
            </w:r>
            <w:r>
              <w:rPr>
                <w:rFonts w:ascii="Times New Roman" w:hAnsi="Times New Roman" w:cs="Times New Roman"/>
                <w:sz w:val="20"/>
                <w:szCs w:val="20"/>
              </w:rPr>
              <w:t>, Burg</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We9naak","properties":{"formattedCitation":"\\super 29,30\\nosupersub{}","plainCitation":"29,30","noteIndex":0},"citationItems":[{"id":2863,"uris":["http://zotero.org/users/4444973/items/UN6ZWCK6"],"uri":["http://zotero.org/users/4444973/items/UN6ZWCK6"],"itemData":{"id":2863,"type":"article-journal","abstract":"The present study was an investigation of the relationship between a self-reported history of traumatic brain injury (TBI) and psychiatric treatment outcome. TBI was hypothesized to be frequent, and subjects with TBI were hypothesized to demonstrate cognitive deficits on neuropsychological testing, and benefit less from standard psychiatric treatment. Subjects were 42 psychiatric patients with a self-reported history of TBI and 25 psychiatric patients with no history of TBI. Both groups were primarily diagnosed with a depressive disorder. All subjects were undergoing approximately 2 weeks of inpatient psychiatric treatment. Method. Subjects received neuropsychological testing and completed the Brief Symptom Inventory weekly as a measure of treatment outcome. Results. TBI was frequent in this population (66% of subjects), multiple injuries were common, and injuries were infrequently reported in subjects' medical records. Both groups performed in the average range across most neuropsychological testing; the TBI group did demonstrate decreased performance on a measure of verbal learning relative to the Control group. Both groups reported elevated psychiatric symptoms on admission. Subjects, on average, reported significantly decreased psychiatric symptoms on discharge. However, the TBI group appeared to improve less than the Control group; group status was a significant predictor of treatment outcome. Implications of this research for assessment and treatment of psychiatric disorders in patients with a history of traumatic brain injury are discussed. (PsycINFO Database Record (c) 2016 APA, all rights reserved)","container-title":"Dissertation Abstracts International: Section B: The Sciences and Engineering","issue":"12-B","journalAbbreviation":"Dissertation Abstracts International: Section B: The Sciences and Engineering","note":"publisher-place: US\npublisher: ProQuest Information &amp; Learning US","page":"7717","title":"Psychiatric treatment outcome following traumatic brain injury","volume":"57","author":[{"family":"Burg","given":"J. S."}],"issued":{"date-parts":[["1997"]]}}},{"id":2559,"uris":["http://zotero.org/users/4444973/items/7DAEXKMB"],"uri":["http://zotero.org/users/4444973/items/7DAEXKMB"],"itemData":{"id":2559,"type":"article-journal","abstract":"The relationship between self-reported history of traumatic brain injury (TBI) and psychiatric treatment outcome was investigated. TBI was hypothesized to be frequent, associated with cognitive deficits on neuropsychological testing, and less amenable to standard psychiatric treatment. Subjects were 42 psychiatric patients with a self-reported history of TBI and 25 psychiatric patients with no TBI history. Subjects received approximately 2 weeks of inpatient psychiatric treatment. Subjects received neuropsychological testing and completed the Brief Symptom Inventory weekly. TBI was frequent (66% of subjects); multiple injuries were common. Neuropsychological performance was generally average in both groups with few group differences. Subjects, on average, reported significantly decreased psychiatric symptoms on discharge. However, the TBI group appeared to improve less than the control group; group status was a significant predictor of treatment outcome. Implications of results for assessment and treatment of psychiatric disorders in patients with a history of TBI are discussed.","container-title":"Brain Injury","issue":"6","journalAbbreviation":"Brain Inj","page":"513-533","title":"Psychiatric treatment outcome following traumatic brain injury","volume":"14","author":[{"family":"Burg","given":"J. S."},{"family":"Williams","given":"R."},{"family":"Burright","given":"R. G."},{"family":"Donovick","given":"P. J."}],"issued":{"date-parts":[["2000"]]}}}],"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29,30</w:t>
            </w:r>
            <w:r w:rsidRPr="00D03D40">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Felde</w:t>
            </w:r>
            <w:proofErr w:type="spellEnd"/>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6NXyxMv","properties":{"formattedCitation":"\\super 53\\nosupersub{}","plainCitation":"53","noteIndex":0},"citationItems":[{"id":2586,"uris":["http://zotero.org/users/4444973/items/DMAYDLZ9"],"uri":["http://zotero.org/users/4444973/items/DMAYDLZ9"],"itemData":{"id":2586,"type":"article-journal","abstract":"PRIMARY OBJECTIVE: To examine demographic factors, childhood experiences and behaviour problems and adult psychopathology associated with a history of adult traumatic brain injury (TBI) with unconsciousness in patients with substance use disorders (SUD)., DESIGN AND METHODS: Voluntary patients (n = 550) undergoing treatment for SUD were compared for clinical and demographic variables based on report of TBI., RESULTS: Among the 218 (40%) patients reporting TBI, 61% were men. Childhood conduct problems and loss of a parent were strongly associated with adult TBI. Patients with TBI had more severe SUD and higher rates of depressive and anxiety symptoms, somatic concerns, physical trauma, attempted suicide and Antisocial Personality Disorder., CONCLUSIONS: Men have a higher rate of TBI than women, but women with SUD have an increased relative risk of TBI compared to women in the general population. Childhood conduct problems and loss of a parent in childhood may predict adult risk-taking behaviour that leads to TBI in patients with SUD. TBI is associated with higher rates of psychopathology in patients with SUD.","container-title":"Brain Injury","issue":"1","journalAbbreviation":"Brain Inj","page":"41-49","title":"Co-morbid traumatic brain injury and substance use disorder: childhood predictors and adult correlates","volume":"20","author":[{"family":"Felde","given":"A. B."},{"family":"Westermeyer","given":"J."},{"family":"Thuras","given":"P."}],"issued":{"date-parts":[["2006"]]}}}],"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3</w:t>
            </w:r>
            <w:r w:rsidRPr="00D03D40">
              <w:rPr>
                <w:rFonts w:ascii="Times New Roman" w:hAnsi="Times New Roman" w:cs="Times New Roman"/>
                <w:sz w:val="20"/>
                <w:szCs w:val="20"/>
              </w:rPr>
              <w:fldChar w:fldCharType="end"/>
            </w:r>
          </w:p>
        </w:tc>
        <w:tc>
          <w:tcPr>
            <w:tcW w:w="3411" w:type="dxa"/>
          </w:tcPr>
          <w:p w14:paraId="25B4D051" w14:textId="77777777" w:rsidR="00E41DEC" w:rsidRPr="00D03D40"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Sacks</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UvjNfOK","properties":{"formattedCitation":"\\super 50\\nosupersub{}","plainCitation":"50","noteIndex":0},"citationItems":[{"id":13,"uris":["http://zotero.org/users/4444973/items/8CNVF7YW"],"uri":["http://zotero.org/users/4444973/items/8CNVF7YW"],"itemData":{"id":13,"type":"article-journal","abstract":"While there has been considerable research on the patterns of pre- and post-substance use among individuals with traumatic brain injury (TBI), little is known about the incidence of co-morbidity between TBI and substance abuse (SA) in individuals whose primary disorder is SA. In the current study, the prevalence of co-occurring TBI in individuals seeking treatment for SA was examined. A total of 845 individuals seeking treatment for SA in New York State were screened via the Brain Injury Screening Questionnaire for the presence of a co-morbid TBI. Results indicate that more than 50% of the sample had results that were positive for a TBI. On average, individuals reported a mean of 6 ± 8 blows to the head, with the number ranging from 0 to 57 and the average age of the first TBI being 14.5 years. Results indicate a high level of co-morbidity between TBI and SA and the need for routine screening for TBI in this population.","container-title":"Journal of Dual Diagnosis","DOI":"10.1080/15504260903182755","ISSN":"1550-4263","issue":"3-4","journalAbbreviation":"J Dual Diagn","page":"404-417","source":"Scholars Portal Journals","title":"Co-morbidity of substance abuse and traumatic brain injury","volume":"5","author":[{"family":"Sacks","given":"Amanda L."},{"family":"Fenske","given":"Cheree L."},{"family":"Gordon","given":"Wayne A."},{"family":"Hibbard","given":"Mary R."},{"family":"Perez","given":"Ken"},{"family":"Brandau","given":"Susan"},{"family":"Cantor","given":"Joshua"},{"family":"Ashman","given":"Teresa"},{"family":"Spielman","given":"Lisa A."}],"issued":{"date-parts":[["2009"]]}}}],"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0</w:t>
            </w:r>
            <w:r w:rsidRPr="00D03D40">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Drange</w:t>
            </w:r>
            <w:proofErr w:type="spellEnd"/>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0zzfrFM5","properties":{"formattedCitation":"\\super 35\\nosupersub{}","plainCitation":"35","noteIndex":0},"citationItems":[{"id":3012,"uris":["http://zotero.org/users/4444973/items/BSRFQUBT"],"uri":["http://zotero.org/users/4444973/items/BSRFQUBT"],"itemData":{"id":3012,"type":"article-journal","abstract":"BACKGROUND: About one in ten diagnosed with bipolar disorder (BD) has experienced a premorbid traumatic brain injury (TBI), while not fulfilling the criteria of bipolar and related disorder due to another medical condition (BD due to TBI). We investigated whether these patients have similar clinical characteristics as previously described in BD due to TBI (i.e. more aggression and irritability and an increased hypomania/mania:depression ratio) and other distinct clinical characteristics.\nMETHODS: Five hundred five patients diagnosed with BD type I, type II, or not otherwise specified, or cyclothymia were interviewed about family, medical, and psychiatric history, and assessed with the Young Mania Rating Scale (YMRS) and the Inventory of Depressive Symptoms Clinician Rated 30 (IDS-C30). Principal component analyses of YMRS and IDS-C30 were conducted. Bivariate analyses and logistic regression analyses were used to compare clinical characteristics between patients with (n = 37) and without (n = 468) premorbid TBI.\nRESULTS: Premorbid TBI was associated with a higher YMRS disruptive component score (OR 1.7, 95% CI 1.1-2.4, p = 0.0077) and more comorbid migraine (OR 4.6, 95% CI 1.9-11, p = 0.00090) independently of several possible confounders. Items on disruptive/aggressive behaviour and irritability had the highest loadings on the YMRS disruptive component. Premorbid TBI was not associated with an increased hypomania/mania:depression ratio.\nCONCLUSIONS: Disruptive symptoms and comorbid migraine characterize BD with premorbid TBI. Further studies should examine whether the partial phenomenological overlap with BD due to TBI could be explained by a continuum of pathophysiological effects of TBI across the diagnostic dichotomy. Trial registration ClinicalTrials.gov: NCT00201526. Registered September 2005 (retrospectively registered).","container-title":"International Journal of Bipolar Disorders","DOI":"10.1186/s40345-018-0128-6","ISSN":"2194-7511","issue":"1","journalAbbreviation":"Int J Bipolar Disord","language":"eng","note":"PMID: 30198055\nPMCID: PMC6162005","page":"19","source":"PubMed","title":"Clinical characteristics of patients with bipolar disorder and premorbid traumatic brain injury: a cross-sectional study","title-short":"Clinical characteristics of patients with bipolar disorder and premorbid traumatic brain injury","volume":"6","author":[{"family":"Drange","given":"Ole Kristian"},{"family":"Vaaler","given":"Arne Einar"},{"family":"Morken","given":"Gunnar"},{"family":"Andreassen","given":"Ole Andreas"},{"family":"Malt","given":"Ulrik Fredrik"},{"family":"Finseth","given":"Per Ivar"}],"issued":{"date-parts":[["2018",9,10]]}}}],"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5</w:t>
            </w:r>
            <w:r w:rsidRPr="00D03D40">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McHugo</w:t>
            </w:r>
            <w:proofErr w:type="spellEnd"/>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R9sVaLV","properties":{"formattedCitation":"\\super 54\\nosupersub{}","plainCitation":"54","noteIndex":0},"citationItems":[{"id":17,"uris":["http://zotero.org/users/4444973/items/LVUFVKZB"],"uri":["http://zotero.org/users/4444973/items/LVUFVKZB"],"itemData":{"id":17,"type":"article-journal","abstract":"OBJECTIVE: To estimate the rate and severity of traumatic brain injury (TBI) among people with co-occurring mental health and substance use disorders and to compare demographic, diagnostic, and institutionalization differences between those who screen positive or negative.\nSETTING: Outpatient community mental health center in Washington, District of Columbia.\nPARTICIPANTS: A total of 295 people with co-occurring mental health and substance use disorders enrolled in a prospective study of integrated treatment of substance abuse.\nDESIGN: Cross-sectional baseline assessment.\nMAIN MEASURES: The Ohio State University TBI Identification Method. Standardized measures assessed psychiatric diagnoses, symptom severity, current and lifetime substance use, and history of institutionalization.\nRESULTS: Eighty percent screened positive for TBI, and 25% reported at least 1 moderate or severe TBI. TBI was associated with current alcohol use and psychiatric symptom severity and with lifetime institutionalization and homelessness. It was more common among participants with posttraumatic stress disorder, borderline personality disorder, and antisocial personality disorder. Men (vs women) and participants with psychotic disorders (vs those with mood disorders) had an earlier age of first TBI with loss of consciousness.\nCONCLUSION: TBI is common among people with co-occurring mental health and substance use disorders. Repeated and serious TBIs are common in this population. Failure to detect TBI in people with co-occurring disorders who are seeking integrated treatment could lead to misdiagnosis and inappropriately targeted treatment and rehabilitation.","container-title":"The Journal of Head Trauma Rehabilitation","DOI":"10.1097/HTR.0000000000000249","ISSN":"1550-509X","issue":"3","journalAbbreviation":"J Head Trauma Rehabil","language":"eng","note":"PMID: 27455436","page":"E65-E74","source":"PubMed","title":"The prevalence of traumatic brain injury among people with co-occurring mental health and substance use disorders","volume":"32","author":[{"family":"McHugo","given":"Gregory J."},{"family":"Krassenbaum","given":"Sarah"},{"family":"Donley","given":"Sachiko"},{"family":"Corrigan","given":"John D."},{"family":"Bogner","given":"Jennifer"},{"family":"Drake","given":"Robert E."}],"issued":{"date-parts":[["2017",6]]}}}],"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4</w:t>
            </w:r>
            <w:r w:rsidRPr="00D03D40">
              <w:rPr>
                <w:rFonts w:ascii="Times New Roman" w:hAnsi="Times New Roman" w:cs="Times New Roman"/>
                <w:sz w:val="20"/>
                <w:szCs w:val="20"/>
              </w:rPr>
              <w:fldChar w:fldCharType="end"/>
            </w:r>
            <w:r>
              <w:rPr>
                <w:rFonts w:ascii="Times New Roman" w:hAnsi="Times New Roman" w:cs="Times New Roman"/>
                <w:sz w:val="20"/>
                <w:szCs w:val="20"/>
              </w:rPr>
              <w:t>, Max</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LSDEtyu","properties":{"formattedCitation":"\\super 43\\nosupersub{}","plainCitation":"43","noteIndex":0},"citationItems":[{"id":2639,"uris":["http://zotero.org/users/4444973/items/JVIUNBXN"],"uri":["http://zotero.org/users/4444973/items/JVIUNBXN"],"itemData":{"id":2639,"type":"article-journal","abstract":"OBJECTIVE: To extend our findings from child psychiatry outpatients to child psychiatry inpatients regarding the similarity of children with a history of traumatic brain injury (TBI), particularly mild TBI, to matched children without such a history., METHOD: This is a chart review of patients consecutively admitted to a child psychiatry inpatient unit over a 5-year period. Children with TBI were matched by age, sex, race, and social class to children with no history of TBI. Axis I and II diagnoses and diagnostic clusters and use of special education services and IQ scores were compared., RESULTS: Fifty-six (8.1%) of 694 consecutive patients admitted had a definite TBI. Not one of more than 50 variables compared between TBI and control subjects was significantly different., CONCLUSION: In a child psychiatry inpatient unit, patients with a history of TBI were virtually indistinguishable from matched children without TBI. Caution should be exercised before attributing the child's problems, especially long-term problems, to the TBI unless the injury was severe or the child is exhibiting related phobic or posttraumatic stress symptomatology.","container-title":"Journal of the American Academy of Child and Adolescent Psychiatry","issue":"11","journalAbbreviation":"J Am Acad Child Adolesc Psychiatry","page":"1595-1601","title":"Traumatic brain injury in a child psychiatry inpatient population: a controlled study","volume":"36","author":[{"family":"Max","given":"J. E."},{"family":"Sharma","given":"A."},{"family":"Qurashi","given":"M. I."}],"issued":{"date-parts":[["1997"]]}}}],"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3</w:t>
            </w:r>
            <w:r w:rsidRPr="00D03D40">
              <w:rPr>
                <w:rFonts w:ascii="Times New Roman" w:hAnsi="Times New Roman" w:cs="Times New Roman"/>
                <w:sz w:val="20"/>
                <w:szCs w:val="20"/>
              </w:rPr>
              <w:fldChar w:fldCharType="end"/>
            </w:r>
            <w:r>
              <w:rPr>
                <w:rFonts w:ascii="Times New Roman" w:hAnsi="Times New Roman" w:cs="Times New Roman"/>
                <w:sz w:val="20"/>
                <w:szCs w:val="20"/>
              </w:rPr>
              <w:t>, Hawley</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CCZqymA","properties":{"formattedCitation":"\\super 57\\nosupersub{}","plainCitation":"57","noteIndex":0},"citationItems":[{"id":2812,"uris":["http://zotero.org/users/4444973/items/L5IXYSD8"],"uri":["http://zotero.org/users/4444973/items/L5IXYSD8"],"itemData":{"id":2812,"type":"article-journal","abstract":"Examined the incidence of head injury (HI) among mentally disordered offenders (MDOs) in medium secure units (MSUs), and discusses the hypothesis that patients with a history of HI are more difficult to discharge than patients without HI. 113 MDOs (aged 14-71 yrs) being discharged to community settings from 5 MSUs in England completed questionnaires and interviews concerning previous HIs, offending history, and discharge planning. Additional collected data included clinical casenotes. Results show that more Ss with HI than Ss without HI had a violent index offence. Risk assessments carried out prior to discharge showed HI Ss to be at greater risk of violence to others and of self-harm than Ss without HI. All but 2 HI Ss were difficult to discharge, compared to 52 82.5% in the non-HI group. It is concluded that information on previous HI should be collected on admission to MSUs and considered when planning for discharge. (PsycINFO Database Record (c) 2016 APA, all rights reserved)","container-title":"Brain Injury","DOI":"10.1080/0269905031000089341","issue":"9","journalAbbreviation":"Brain Injur","note":"publisher-place: United Kingdom\npublisher: Taylor &amp; Francis United Kingdom","page":"743-758","title":"Mentally disordered offenders with a history of previous head injury: Are they more difficult to discharge?","volume":"17","author":[{"family":"Hawley","given":"Carol A."},{"family":"Maden","given":"Anthony"},{"family":"Ahmed","given":"Bach-y-Rita"}],"issued":{"date-parts":[["2003"]]}}}],"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7</w:t>
            </w:r>
            <w:r w:rsidRPr="00D03D40">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Albicini</w:t>
            </w:r>
            <w:proofErr w:type="spellEnd"/>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gDy1Qu0","properties":{"formattedCitation":"\\super 31\\nosupersub{}","plainCitation":"31","noteIndex":0},"citationItems":[{"id":3009,"uris":["http://zotero.org/users/4444973/items/6BWS5EV7"],"uri":["http://zotero.org/users/4444973/items/6BWS5EV7"],"itemData":{"id":3009,"type":"article-journal","container-title":"Journal of Mental Health","DOI":"10.1080/09638237.2017.1385733","ISSN":"0963-8237, 1360-0567","journalAbbreviation":"J Ment Health","language":"en","source":"DOI.org (Crossref)","title":"The prevalence of traumatic brain injury, comorbid anxiety and other psychiatric disorders in an outpatient child and adolescent mental health service","URL":"https://www.tandfonline.com/doi/full/10.1080/09638237.2017.1385733","volume":"Epub ahead of print","author":[{"family":"Albicini","given":"Michelle"},{"family":"Eggleston","given":"Matthew"},{"family":"McKinlay","given":"Audrey"}],"accessed":{"date-parts":[["2020",8,12]]},"issued":{"date-parts":[["2017"]]}}}],"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1</w:t>
            </w:r>
            <w:r w:rsidRPr="00D03D40">
              <w:rPr>
                <w:rFonts w:ascii="Times New Roman" w:hAnsi="Times New Roman" w:cs="Times New Roman"/>
                <w:sz w:val="20"/>
                <w:szCs w:val="20"/>
              </w:rPr>
              <w:fldChar w:fldCharType="end"/>
            </w:r>
          </w:p>
        </w:tc>
      </w:tr>
      <w:tr w:rsidR="00E41DEC" w:rsidRPr="00006D2F" w14:paraId="41FED69D" w14:textId="77777777" w:rsidTr="009C612E">
        <w:trPr>
          <w:trHeight w:val="235"/>
        </w:trPr>
        <w:tc>
          <w:tcPr>
            <w:tcW w:w="1843" w:type="dxa"/>
            <w:vAlign w:val="center"/>
          </w:tcPr>
          <w:p w14:paraId="704346C1"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Race</w:t>
            </w:r>
          </w:p>
        </w:tc>
        <w:tc>
          <w:tcPr>
            <w:tcW w:w="3407" w:type="dxa"/>
          </w:tcPr>
          <w:p w14:paraId="5FFE44E2" w14:textId="77777777" w:rsidR="00E41DEC" w:rsidRPr="00D03D40"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Walker</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GtZhgTr","properties":{"formattedCitation":"\\super 49\\nosupersub{}","plainCitation":"49","noteIndex":0},"citationItems":[{"id":16,"uris":["http://zotero.org/users/4444973/items/ZR3XGANV"],"uri":["http://zotero.org/users/4444973/items/ZR3XGANV"],"itemData":{"id":16,"type":"article-journal","abstract":"OBJECTIVES: To examine clinical characteristics of clients in state-funded substance abuse treatment who report traumatic brain injury with loss of consciousness (TBI-LOC).\nPARTICIPANTS: Adult clients (N = 7784) entering state-funded substance abuse treatment in a rural state during a 12-month period. MEASUREMENT TOOLS: Substance use and mental health problems were measured using the federal Substance Abuse and Mental Health Services Administration (SAMHSA) adaptation of the Addiction Severity index (ASI). A brain injury screening question was used to determine the number of TBI-LOCs in a client's lifetime.\nDESIGN: Cross-sectional study of intake characteristics as part of a state-mandated treatment outcome study.\nRESULTS: Almost one-third (31.7%) of substance abuse treatment clients reported 1 or more TBI-LOCs. The clients reporting 2 or more TBI-LOCs were more likely than clients with none or 1 TBI-LOC to have serious mental health problems (ie, depression, anxiety, hallucinations, and suicidal thoughts and attempts), trouble controlling violent behavior, trouble concentrating or remembering, and more months of use of most substances. When depression and anxiety were held constant, and controlling for race and gender, clients with TBI-LOC had more months of marijuana and tranquilizer use.\nCONCLUSIONS: Findings suggest that treatment providers may need to be attentive to the complex conditions that co-occur with TBI-LOC. Future research should examine whether there are differences in treatment outcome for clients reporting TBI-LOC.","container-title":"The Journal of Head Trauma Rehabilitation","DOI":"10.1097/01.HTR.0000300231.90619.50","ISSN":"0885-9701","issue":"6","journalAbbreviation":"J Head Trauma Rehabil","language":"eng","note":"PMID: 18025968","page":"360-367","source":"PubMed","title":"Screening substance abuse treatment clients for traumatic brain injury: prevalence and characteristics","title-short":"Screening substance abuse treatment clients for traumatic brain injury","volume":"22","author":[{"family":"Walker","given":"Robert"},{"family":"Cole","given":"Jennifer E."},{"family":"Logan","given":"T. K."},{"family":"Corrigan","given":"John D."}],"issued":{"date-parts":[["2007",12]]}}}],"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9</w:t>
            </w:r>
            <w:r w:rsidRPr="00D03D40">
              <w:rPr>
                <w:rFonts w:ascii="Times New Roman" w:hAnsi="Times New Roman" w:cs="Times New Roman"/>
                <w:sz w:val="20"/>
                <w:szCs w:val="20"/>
              </w:rPr>
              <w:fldChar w:fldCharType="end"/>
            </w:r>
            <w:r w:rsidRPr="00D03D40">
              <w:rPr>
                <w:rFonts w:ascii="Times New Roman" w:hAnsi="Times New Roman" w:cs="Times New Roman"/>
                <w:sz w:val="20"/>
                <w:szCs w:val="20"/>
              </w:rPr>
              <w:t xml:space="preserve"> </w:t>
            </w:r>
          </w:p>
        </w:tc>
        <w:tc>
          <w:tcPr>
            <w:tcW w:w="3411" w:type="dxa"/>
          </w:tcPr>
          <w:p w14:paraId="38A58C29" w14:textId="77777777" w:rsidR="00E41DEC" w:rsidRPr="00D03D40"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Burg</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62Byf0E","properties":{"formattedCitation":"\\super 29,30\\nosupersub{}","plainCitation":"29,30","noteIndex":0},"citationItems":[{"id":2863,"uris":["http://zotero.org/users/4444973/items/UN6ZWCK6"],"uri":["http://zotero.org/users/4444973/items/UN6ZWCK6"],"itemData":{"id":2863,"type":"article-journal","abstract":"The present study was an investigation of the relationship between a self-reported history of traumatic brain injury (TBI) and psychiatric treatment outcome. TBI was hypothesized to be frequent, and subjects with TBI were hypothesized to demonstrate cognitive deficits on neuropsychological testing, and benefit less from standard psychiatric treatment. Subjects were 42 psychiatric patients with a self-reported history of TBI and 25 psychiatric patients with no history of TBI. Both groups were primarily diagnosed with a depressive disorder. All subjects were undergoing approximately 2 weeks of inpatient psychiatric treatment. Method. Subjects received neuropsychological testing and completed the Brief Symptom Inventory weekly as a measure of treatment outcome. Results. TBI was frequent in this population (66% of subjects), multiple injuries were common, and injuries were infrequently reported in subjects' medical records. Both groups performed in the average range across most neuropsychological testing; the TBI group did demonstrate decreased performance on a measure of verbal learning relative to the Control group. Both groups reported elevated psychiatric symptoms on admission. Subjects, on average, reported significantly decreased psychiatric symptoms on discharge. However, the TBI group appeared to improve less than the Control group; group status was a significant predictor of treatment outcome. Implications of this research for assessment and treatment of psychiatric disorders in patients with a history of traumatic brain injury are discussed. (PsycINFO Database Record (c) 2016 APA, all rights reserved)","container-title":"Dissertation Abstracts International: Section B: The Sciences and Engineering","issue":"12-B","journalAbbreviation":"Dissertation Abstracts International: Section B: The Sciences and Engineering","note":"publisher-place: US\npublisher: ProQuest Information &amp; Learning US","page":"7717","title":"Psychiatric treatment outcome following traumatic brain injury","volume":"57","author":[{"family":"Burg","given":"J. S."}],"issued":{"date-parts":[["1997"]]}}},{"id":2559,"uris":["http://zotero.org/users/4444973/items/7DAEXKMB"],"uri":["http://zotero.org/users/4444973/items/7DAEXKMB"],"itemData":{"id":2559,"type":"article-journal","abstract":"The relationship between self-reported history of traumatic brain injury (TBI) and psychiatric treatment outcome was investigated. TBI was hypothesized to be frequent, associated with cognitive deficits on neuropsychological testing, and less amenable to standard psychiatric treatment. Subjects were 42 psychiatric patients with a self-reported history of TBI and 25 psychiatric patients with no TBI history. Subjects received approximately 2 weeks of inpatient psychiatric treatment. Subjects received neuropsychological testing and completed the Brief Symptom Inventory weekly. TBI was frequent (66% of subjects); multiple injuries were common. Neuropsychological performance was generally average in both groups with few group differences. Subjects, on average, reported significantly decreased psychiatric symptoms on discharge. However, the TBI group appeared to improve less than the control group; group status was a significant predictor of treatment outcome. Implications of results for assessment and treatment of psychiatric disorders in patients with a history of TBI are discussed.","container-title":"Brain Injury","issue":"6","journalAbbreviation":"Brain Inj","page":"513-533","title":"Psychiatric treatment outcome following traumatic brain injury","volume":"14","author":[{"family":"Burg","given":"J. S."},{"family":"Williams","given":"R."},{"family":"Burright","given":"R. G."},{"family":"Donovick","given":"P. J."}],"issued":{"date-parts":[["2000"]]}}}],"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29,30</w:t>
            </w:r>
            <w:r w:rsidRPr="00D03D40">
              <w:rPr>
                <w:rFonts w:ascii="Times New Roman" w:hAnsi="Times New Roman" w:cs="Times New Roman"/>
                <w:sz w:val="20"/>
                <w:szCs w:val="20"/>
              </w:rPr>
              <w:fldChar w:fldCharType="end"/>
            </w:r>
          </w:p>
        </w:tc>
      </w:tr>
      <w:tr w:rsidR="00E41DEC" w:rsidRPr="00006D2F" w14:paraId="745840F6" w14:textId="77777777" w:rsidTr="009C612E">
        <w:trPr>
          <w:trHeight w:val="267"/>
        </w:trPr>
        <w:tc>
          <w:tcPr>
            <w:tcW w:w="1843" w:type="dxa"/>
            <w:vAlign w:val="center"/>
          </w:tcPr>
          <w:p w14:paraId="687C1714"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Ethnicity</w:t>
            </w:r>
          </w:p>
        </w:tc>
        <w:tc>
          <w:tcPr>
            <w:tcW w:w="3407" w:type="dxa"/>
          </w:tcPr>
          <w:p w14:paraId="7B8E567E" w14:textId="77777777" w:rsidR="00E41DEC" w:rsidRPr="00D03D40"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Mateo</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Zqwcwgn","properties":{"formattedCitation":"\\super 41\\nosupersub{}","plainCitation":"41","noteIndex":0},"citationItems":[{"id":3019,"uris":["http://zotero.org/users/4444973/items/9AERXVNN"],"uri":["http://zotero.org/users/4444973/items/9AERXVNN"],"itemData":{"id":3019,"type":"article-journal","abstract":"The purpose of this study was to compare psychiatric inpatients with and without mild traumatic brain injury (MTBI) on the variables of length of stay (LOS), number of psychiatric admissions, and change from admission to discharge on Global Assessment of Functioning (GAF). The study sample included 54 psychiatric inpatients, 18 to 65 years old, with a history of MTBI and 52 comparison psychiatric inpatients absent histories of MTBI, matched on age, sex and diagnostic category. LOS was longer for those with MTBI than for those without MTBI. This difference was statistically significant, after adjustment for matching. When adjusted for baseline GAF, this LOS difference remained statistically significant. The number of prior psychiatric admissions was 19% higher for participants with MTBI than for comparison participants, and when the LOS analysis was adjusted for this factor, it remained statistically significant. GAF change-from-baseline did not differ between the MTBI and comparison groups. Data from this study suggest that psychiatric inpatients with a history of MTBI may differ in frequency and length of hospitalization from otherwise similar inpatients without MTBI history.","container-title":"The Journal of Neuroscience Nursing: Journal of the American Association of Neuroscience Nurses","DOI":"10.1097/01376517-200502000-00005","ISSN":"0888-0395","issue":"1","journalAbbreviation":"J Neurosci Nurs","language":"eng","note":"PMID: 15794442","page":"28-33","source":"PubMed","title":"Mild traumatic brain injury in psychiatric inpatients","volume":"37","author":[{"family":"Mateo","given":"Magdalena A."},{"family":"Glod","given":"Carol A."},{"family":"Hennen","given":"John"},{"family":"Price","given":"Bruce H."},{"family":"Merrill","given":"Nancy"}],"issued":{"date-parts":[["2005",2]]}}}],"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1</w:t>
            </w:r>
            <w:r w:rsidRPr="00D03D40">
              <w:rPr>
                <w:rFonts w:ascii="Times New Roman" w:hAnsi="Times New Roman" w:cs="Times New Roman"/>
                <w:sz w:val="20"/>
                <w:szCs w:val="20"/>
              </w:rPr>
              <w:fldChar w:fldCharType="end"/>
            </w:r>
            <w:r w:rsidRPr="00D03D40">
              <w:rPr>
                <w:rFonts w:ascii="Times New Roman" w:hAnsi="Times New Roman" w:cs="Times New Roman"/>
                <w:sz w:val="20"/>
                <w:szCs w:val="20"/>
              </w:rPr>
              <w:t xml:space="preserve"> </w:t>
            </w:r>
          </w:p>
        </w:tc>
        <w:tc>
          <w:tcPr>
            <w:tcW w:w="3411" w:type="dxa"/>
          </w:tcPr>
          <w:p w14:paraId="1E99261F" w14:textId="77777777" w:rsidR="00E41DEC" w:rsidRPr="00D03D40"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Sacks</w:t>
            </w:r>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cGq4x9O","properties":{"formattedCitation":"\\super 50\\nosupersub{}","plainCitation":"50","noteIndex":0},"citationItems":[{"id":13,"uris":["http://zotero.org/users/4444973/items/8CNVF7YW"],"uri":["http://zotero.org/users/4444973/items/8CNVF7YW"],"itemData":{"id":13,"type":"article-journal","abstract":"While there has been considerable research on the patterns of pre- and post-substance use among individuals with traumatic brain injury (TBI), little is known about the incidence of co-morbidity between TBI and substance abuse (SA) in individuals whose primary disorder is SA. In the current study, the prevalence of co-occurring TBI in individuals seeking treatment for SA was examined. A total of 845 individuals seeking treatment for SA in New York State were screened via the Brain Injury Screening Questionnaire for the presence of a co-morbid TBI. Results indicate that more than 50% of the sample had results that were positive for a TBI. On average, individuals reported a mean of 6 ± 8 blows to the head, with the number ranging from 0 to 57 and the average age of the first TBI being 14.5 years. Results indicate a high level of co-morbidity between TBI and SA and the need for routine screening for TBI in this population.","container-title":"Journal of Dual Diagnosis","DOI":"10.1080/15504260903182755","ISSN":"1550-4263","issue":"3-4","journalAbbreviation":"J Dual Diagn","page":"404-417","source":"Scholars Portal Journals","title":"Co-morbidity of substance abuse and traumatic brain injury","volume":"5","author":[{"family":"Sacks","given":"Amanda L."},{"family":"Fenske","given":"Cheree L."},{"family":"Gordon","given":"Wayne A."},{"family":"Hibbard","given":"Mary R."},{"family":"Perez","given":"Ken"},{"family":"Brandau","given":"Susan"},{"family":"Cantor","given":"Joshua"},{"family":"Ashman","given":"Teresa"},{"family":"Spielman","given":"Lisa A."}],"issued":{"date-parts":[["2009"]]}}}],"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0</w:t>
            </w:r>
            <w:r w:rsidRPr="00D03D40">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Colantonio</w:t>
            </w:r>
            <w:proofErr w:type="spellEnd"/>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FN7UDoP","properties":{"formattedCitation":"\\super 56\\nosupersub{}","plainCitation":"56","noteIndex":0},"citationItems":[{"id":2531,"uris":["http://zotero.org/users/4444973/items/HAQXNJKD"],"uri":["http://zotero.org/users/4444973/items/HAQXNJKD"],"itemData":{"id":2531,"type":"article-journal","abstract":"OBJECTIVES: The prevalence and profile of adults with a history of traumatic brain injury (TBI) has not been studied in large North American forensic mental health populations. This study investigated how adults with a documented history of TBI differed with the non-TBI forensic population with respect to demographics, psychiatric diagnoses and history of offences., METHOD: A retrospective chart review of all consecutive admissions to a forensic psychiatry programme in Toronto, Canada was conducted. Information on history of TBI, psychiatric diagnoses, living environments and types of criminal offences were obtained from medical records., RESULTS: History of TBI was ascertained in 23% of 394 eligible patient records. Compared to those without a documented history of TBI, persons with this history were less likely to be diagnosed with schizophrenia but more likely to have alcohol/substance abuse disorder. There were also differences observed with respect to offence profiles., CONCLUSIONS: This study provides evidence to support routine screening for a history of TBI in forensic psychiatry.","container-title":"Brain Injury","issue":"13-14","journalAbbreviation":"Brain Inj","page":"1353-1360","title":"Brain injury in a forensic psychiatry population","volume":"21","author":[{"family":"Colantonio","given":"A."},{"family":"Stamenova","given":"V."},{"family":"Abramowitz","given":"C."},{"family":"Clarke","given":"D."},{"family":"Christensen","given":"B."}],"issued":{"date-parts":[["2007"]]}}}],"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6</w:t>
            </w:r>
            <w:r w:rsidRPr="00D03D40">
              <w:rPr>
                <w:rFonts w:ascii="Times New Roman" w:hAnsi="Times New Roman" w:cs="Times New Roman"/>
                <w:sz w:val="20"/>
                <w:szCs w:val="20"/>
              </w:rPr>
              <w:fldChar w:fldCharType="end"/>
            </w:r>
          </w:p>
        </w:tc>
      </w:tr>
      <w:tr w:rsidR="00E41DEC" w:rsidRPr="00006D2F" w14:paraId="1FEC4601" w14:textId="77777777" w:rsidTr="009C612E">
        <w:trPr>
          <w:trHeight w:val="626"/>
        </w:trPr>
        <w:tc>
          <w:tcPr>
            <w:tcW w:w="8661" w:type="dxa"/>
            <w:gridSpan w:val="3"/>
            <w:vAlign w:val="center"/>
          </w:tcPr>
          <w:p w14:paraId="78C10511" w14:textId="77777777" w:rsidR="00E41DEC" w:rsidRPr="005649E4" w:rsidRDefault="00E41DEC" w:rsidP="00E41DEC">
            <w:pPr>
              <w:spacing w:line="360" w:lineRule="auto"/>
              <w:contextualSpacing/>
              <w:jc w:val="center"/>
              <w:rPr>
                <w:rFonts w:ascii="Times New Roman" w:hAnsi="Times New Roman" w:cs="Times New Roman"/>
                <w:i/>
                <w:iCs/>
                <w:sz w:val="20"/>
                <w:szCs w:val="20"/>
              </w:rPr>
            </w:pPr>
            <w:r>
              <w:rPr>
                <w:rFonts w:ascii="Times New Roman" w:hAnsi="Times New Roman" w:cs="Times New Roman"/>
                <w:i/>
                <w:iCs/>
                <w:sz w:val="20"/>
                <w:szCs w:val="20"/>
              </w:rPr>
              <w:t>Clinical Variables</w:t>
            </w:r>
          </w:p>
        </w:tc>
      </w:tr>
      <w:tr w:rsidR="00E41DEC" w:rsidRPr="00006D2F" w14:paraId="2DC466F7" w14:textId="77777777" w:rsidTr="009C612E">
        <w:trPr>
          <w:trHeight w:val="626"/>
        </w:trPr>
        <w:tc>
          <w:tcPr>
            <w:tcW w:w="1843" w:type="dxa"/>
            <w:vAlign w:val="center"/>
          </w:tcPr>
          <w:p w14:paraId="46464C56"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Psychiatric Diagnosis</w:t>
            </w:r>
          </w:p>
        </w:tc>
        <w:tc>
          <w:tcPr>
            <w:tcW w:w="3407" w:type="dxa"/>
          </w:tcPr>
          <w:p w14:paraId="11EB4D05"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McHug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GDIpIYO","properties":{"formattedCitation":"\\super 54\\nosupersub{}","plainCitation":"54","noteIndex":0},"citationItems":[{"id":17,"uris":["http://zotero.org/users/4444973/items/LVUFVKZB"],"uri":["http://zotero.org/users/4444973/items/LVUFVKZB"],"itemData":{"id":17,"type":"article-journal","abstract":"OBJECTIVE: To estimate the rate and severity of traumatic brain injury (TBI) among people with co-occurring mental health and substance use disorders and to compare demographic, diagnostic, and institutionalization differences between those who screen positive or negative.\nSETTING: Outpatient community mental health center in Washington, District of Columbia.\nPARTICIPANTS: A total of 295 people with co-occurring mental health and substance use disorders enrolled in a prospective study of integrated treatment of substance abuse.\nDESIGN: Cross-sectional baseline assessment.\nMAIN MEASURES: The Ohio State University TBI Identification Method. Standardized measures assessed psychiatric diagnoses, symptom severity, current and lifetime substance use, and history of institutionalization.\nRESULTS: Eighty percent screened positive for TBI, and 25% reported at least 1 moderate or severe TBI. TBI was associated with current alcohol use and psychiatric symptom severity and with lifetime institutionalization and homelessness. It was more common among participants with posttraumatic stress disorder, borderline personality disorder, and antisocial personality disorder. Men (vs women) and participants with psychotic disorders (vs those with mood disorders) had an earlier age of first TBI with loss of consciousness.\nCONCLUSION: TBI is common among people with co-occurring mental health and substance use disorders. Repeated and serious TBIs are common in this population. Failure to detect TBI in people with co-occurring disorders who are seeking integrated treatment could lead to misdiagnosis and inappropriately targeted treatment and rehabilitation.","container-title":"The Journal of Head Trauma Rehabilitation","DOI":"10.1097/HTR.0000000000000249","ISSN":"1550-509X","issue":"3","journalAbbreviation":"J Head Trauma Rehabil","language":"eng","note":"PMID: 27455436","page":"E65-E74","source":"PubMed","title":"The prevalence of traumatic brain injury among people with co-occurring mental health and substance use disorders","volume":"32","author":[{"family":"McHugo","given":"Gregory J."},{"family":"Krassenbaum","given":"Sarah"},{"family":"Donley","given":"Sachiko"},{"family":"Corrigan","given":"John D."},{"family":"Bogner","given":"Jennifer"},{"family":"Drake","given":"Robert E."}],"issued":{"date-parts":[["2017",6]]}}}],"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4</w:t>
            </w:r>
            <w:r>
              <w:rPr>
                <w:rFonts w:ascii="Times New Roman" w:hAnsi="Times New Roman" w:cs="Times New Roman"/>
                <w:sz w:val="20"/>
                <w:szCs w:val="20"/>
              </w:rPr>
              <w:fldChar w:fldCharType="end"/>
            </w:r>
            <w:r>
              <w:rPr>
                <w:rFonts w:ascii="Times New Roman" w:hAnsi="Times New Roman" w:cs="Times New Roman"/>
                <w:sz w:val="20"/>
                <w:szCs w:val="20"/>
              </w:rPr>
              <w:t>, Ma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NHIBUk7","properties":{"formattedCitation":"\\super 42\\nosupersub{}","plainCitation":"42","noteIndex":0},"citationItems":[{"id":2638,"uris":["http://zotero.org/users/4444973/items/ZG93RTZU"],"uri":["http://zotero.org/users/4444973/items/ZG93RTZU"],"itemData":{"id":2638,"type":"article-journal","abstract":"OBJECTIVE: To demonstrate the similarity of children with a history of traumatic brain injury (TBI), particularly mild TBI, to matched children without such a history, within a child psychiatry outpatient clinic., METHOD: This is a chart review of patients presenting to a child psychiatry outpatient clinic over a 3-year period. Children with TBI were matched by age, sex, race, and social class to children with no history of TBI. Axis I and II diagnoses, use of special education services, and IQ scores were compared., RESULTS: Seventy-four (5.6%) of 1,333 consecutive clinic cases had a definite TBI. Of these, 64 were mild. Only 3 of 59 comparisons that were made between TBI and control subjects were significant. A developmental communication disorder cluster was significantly more frequent in the TBI group. Autism and a pervasive developmental disorder cluster were significantly more frequent in the control group., CONCLUSION: In a child psychiatry clinic, patients with a history of TBI are virtually indistinguishable from matched children without TBI. Caution should be exercised before attributing the child's problems, especially long-term problems, to the TBI unless the injury was severe or the child is exhibiting related phobic or posttraumatic stress symptomatology.","container-title":"Journal of the American Academy of Child and Adolescent Psychiatry","issue":"3","journalAbbreviation":"J Am Acad Child Adolesc Psychiatry","page":"404-411","title":"Traumatic brain injury in a child psychiatry outpatient clinic: a controlled study","volume":"36","author":[{"family":"Max","given":"J. E."},{"family":"Dunisch","given":"D. L."}],"issued":{"date-parts":[["199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2</w:t>
            </w:r>
            <w:r>
              <w:rPr>
                <w:rFonts w:ascii="Times New Roman" w:hAnsi="Times New Roman" w:cs="Times New Roman"/>
                <w:sz w:val="20"/>
                <w:szCs w:val="20"/>
              </w:rPr>
              <w:fldChar w:fldCharType="end"/>
            </w:r>
            <w:r>
              <w:rPr>
                <w:rFonts w:ascii="Times New Roman" w:hAnsi="Times New Roman" w:cs="Times New Roman"/>
                <w:sz w:val="20"/>
                <w:szCs w:val="20"/>
              </w:rPr>
              <w:t>, Corriga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1k72bDz7","properties":{"formattedCitation":"\\super 55\\nosupersub{}","plainCitation":"55","noteIndex":0},"citationItems":[{"id":2533,"uris":["http://zotero.org/users/4444973/items/95WIJWIQ"],"uri":["http://zotero.org/users/4444973/items/95WIJWIQ"],"itemData":{"id":2533,"type":"article-journal","abstract":"OBJECTIVES: To compare diagnostic and treatment-related differences between persons participating in treatment for dually diagnosed substance use disorders and severe mental illness who have or do not have a history of traumatic brain injury (TBI)., DESIGN: Prospective cohort., INTERVENTIONS: Not applicable., PRIMARY MEASURES: Demographic information, diagnostic data, pre-treatment status, treatment participation and staff assessment of functioning., RESULTS: Seventy-two percent of participants in treatment for dually diagnosed substance use disorders and severe mental illness reported a history of at least one TBI. Participants with TBI had greater morbidity as reflected in more complex psychiatric diagnoses and greater likelihood of being diagnosed with an Axis II personality disorder. Participants with a TBI showed tendencies toward earlier onset of substance use and worse current functioning. Both a greater number of injuries and earlier age at first TBI showed some indications of being associated with worse morbidity., CONCLUSIONS: Individuals dually diagnosed with substance use disorders and severe mental illness may have a high rate of TBI, which in turn could contribute to important clinical and treatment differences. Results also suggested the need for validated methods of identifying aspects of a prior history of TBI that provide more information than presence/absence.","container-title":"Brain Injury","DOI":"10.1080/02699050801938967","issue":"3","journalAbbreviation":"Brain Inj","page":"223-231","title":"The presence and impact of traumatic brain injury among clients in treatment for co-occurring mental illness and substance abuse","volume":"22","author":[{"family":"Corrigan","given":"J. D."},{"family":"Deutschle","given":"J. J.","suffix":"Jr."}],"issued":{"date-parts":[["2008"]]}}}],"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5</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Colantoni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BUtolJx","properties":{"formattedCitation":"\\super 56\\nosupersub{}","plainCitation":"56","noteIndex":0},"citationItems":[{"id":2531,"uris":["http://zotero.org/users/4444973/items/HAQXNJKD"],"uri":["http://zotero.org/users/4444973/items/HAQXNJKD"],"itemData":{"id":2531,"type":"article-journal","abstract":"OBJECTIVES: The prevalence and profile of adults with a history of traumatic brain injury (TBI) has not been studied in large North American forensic mental health populations. This study investigated how adults with a documented history of TBI differed with the non-TBI forensic population with respect to demographics, psychiatric diagnoses and history of offences., METHOD: A retrospective chart review of all consecutive admissions to a forensic psychiatry programme in Toronto, Canada was conducted. Information on history of TBI, psychiatric diagnoses, living environments and types of criminal offences were obtained from medical records., RESULTS: History of TBI was ascertained in 23% of 394 eligible patient records. Compared to those without a documented history of TBI, persons with this history were less likely to be diagnosed with schizophrenia but more likely to have alcohol/substance abuse disorder. There were also differences observed with respect to offence profiles., CONCLUSIONS: This study provides evidence to support routine screening for a history of TBI in forensic psychiatry.","container-title":"Brain Injury","issue":"13-14","journalAbbreviation":"Brain Inj","page":"1353-1360","title":"Brain injury in a forensic psychiatry population","volume":"21","author":[{"family":"Colantonio","given":"A."},{"family":"Stamenova","given":"V."},{"family":"Abramowitz","given":"C."},{"family":"Clarke","given":"D."},{"family":"Christensen","given":"B."}],"issued":{"date-parts":[["200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6</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3411" w:type="dxa"/>
          </w:tcPr>
          <w:p w14:paraId="0AF68120"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Albicini</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cK6DGRe","properties":{"formattedCitation":"\\super 31\\nosupersub{}","plainCitation":"31","noteIndex":0},"citationItems":[{"id":3009,"uris":["http://zotero.org/users/4444973/items/6BWS5EV7"],"uri":["http://zotero.org/users/4444973/items/6BWS5EV7"],"itemData":{"id":3009,"type":"article-journal","container-title":"Journal of Mental Health","DOI":"10.1080/09638237.2017.1385733","ISSN":"0963-8237, 1360-0567","journalAbbreviation":"J Ment Health","language":"en","source":"DOI.org (Crossref)","title":"The prevalence of traumatic brain injury, comorbid anxiety and other psychiatric disorders in an outpatient child and adolescent mental health service","URL":"https://www.tandfonline.com/doi/full/10.1080/09638237.2017.1385733","volume":"Epub ahead of print","author":[{"family":"Albicini","given":"Michelle"},{"family":"Eggleston","given":"Matthew"},{"family":"McKinlay","given":"Audrey"}],"accessed":{"date-parts":[["2020",8,12]]},"issued":{"date-parts":[["201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1</w:t>
            </w:r>
            <w:r>
              <w:rPr>
                <w:rFonts w:ascii="Times New Roman" w:hAnsi="Times New Roman" w:cs="Times New Roman"/>
                <w:sz w:val="20"/>
                <w:szCs w:val="20"/>
              </w:rPr>
              <w:fldChar w:fldCharType="end"/>
            </w:r>
            <w:r>
              <w:rPr>
                <w:rFonts w:ascii="Times New Roman" w:hAnsi="Times New Roman" w:cs="Times New Roman"/>
                <w:sz w:val="20"/>
                <w:szCs w:val="20"/>
              </w:rPr>
              <w:t>, Bur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lq8WPu5","properties":{"formattedCitation":"\\super 29,30\\nosupersub{}","plainCitation":"29,30","noteIndex":0},"citationItems":[{"id":2559,"uris":["http://zotero.org/users/4444973/items/7DAEXKMB"],"uri":["http://zotero.org/users/4444973/items/7DAEXKMB"],"itemData":{"id":2559,"type":"article-journal","abstract":"The relationship between self-reported history of traumatic brain injury (TBI) and psychiatric treatment outcome was investigated. TBI was hypothesized to be frequent, associated with cognitive deficits on neuropsychological testing, and less amenable to standard psychiatric treatment. Subjects were 42 psychiatric patients with a self-reported history of TBI and 25 psychiatric patients with no TBI history. Subjects received approximately 2 weeks of inpatient psychiatric treatment. Subjects received neuropsychological testing and completed the Brief Symptom Inventory weekly. TBI was frequent (66% of subjects); multiple injuries were common. Neuropsychological performance was generally average in both groups with few group differences. Subjects, on average, reported significantly decreased psychiatric symptoms on discharge. However, the TBI group appeared to improve less than the control group; group status was a significant predictor of treatment outcome. Implications of results for assessment and treatment of psychiatric disorders in patients with a history of TBI are discussed.","container-title":"Brain Injury","issue":"6","journalAbbreviation":"Brain Inj","page":"513-533","title":"Psychiatric treatment outcome following traumatic brain injury","volume":"14","author":[{"family":"Burg","given":"J. S."},{"family":"Williams","given":"R."},{"family":"Burright","given":"R. G."},{"family":"Donovick","given":"P. J."}],"issued":{"date-parts":[["2000"]]}}},{"id":2863,"uris":["http://zotero.org/users/4444973/items/UN6ZWCK6"],"uri":["http://zotero.org/users/4444973/items/UN6ZWCK6"],"itemData":{"id":2863,"type":"article-journal","abstract":"The present study was an investigation of the relationship between a self-reported history of traumatic brain injury (TBI) and psychiatric treatment outcome. TBI was hypothesized to be frequent, and subjects with TBI were hypothesized to demonstrate cognitive deficits on neuropsychological testing, and benefit less from standard psychiatric treatment. Subjects were 42 psychiatric patients with a self-reported history of TBI and 25 psychiatric patients with no history of TBI. Both groups were primarily diagnosed with a depressive disorder. All subjects were undergoing approximately 2 weeks of inpatient psychiatric treatment. Method. Subjects received neuropsychological testing and completed the Brief Symptom Inventory weekly as a measure of treatment outcome. Results. TBI was frequent in this population (66% of subjects), multiple injuries were common, and injuries were infrequently reported in subjects' medical records. Both groups performed in the average range across most neuropsychological testing; the TBI group did demonstrate decreased performance on a measure of verbal learning relative to the Control group. Both groups reported elevated psychiatric symptoms on admission. Subjects, on average, reported significantly decreased psychiatric symptoms on discharge. However, the TBI group appeared to improve less than the Control group; group status was a significant predictor of treatment outcome. Implications of this research for assessment and treatment of psychiatric disorders in patients with a history of traumatic brain injury are discussed. (PsycINFO Database Record (c) 2016 APA, all rights reserved)","container-title":"Dissertation Abstracts International: Section B: The Sciences and Engineering","issue":"12-B","journalAbbreviation":"Dissertation Abstracts International: Section B: The Sciences and Engineering","note":"publisher-place: US\npublisher: ProQuest Information &amp; Learning US","page":"7717","title":"Psychiatric treatment outcome following traumatic brain injury","volume":"57","author":[{"family":"Burg","given":"J. S."}],"issued":{"date-parts":[["199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29,30</w:t>
            </w:r>
            <w:r>
              <w:rPr>
                <w:rFonts w:ascii="Times New Roman" w:hAnsi="Times New Roman" w:cs="Times New Roman"/>
                <w:sz w:val="20"/>
                <w:szCs w:val="20"/>
              </w:rPr>
              <w:fldChar w:fldCharType="end"/>
            </w:r>
            <w:r>
              <w:rPr>
                <w:rFonts w:ascii="Times New Roman" w:hAnsi="Times New Roman" w:cs="Times New Roman"/>
                <w:sz w:val="20"/>
                <w:szCs w:val="20"/>
              </w:rPr>
              <w:t>, Ma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R4K5Xvu","properties":{"formattedCitation":"\\super 43\\nosupersub{}","plainCitation":"43","noteIndex":0},"citationItems":[{"id":2639,"uris":["http://zotero.org/users/4444973/items/JVIUNBXN"],"uri":["http://zotero.org/users/4444973/items/JVIUNBXN"],"itemData":{"id":2639,"type":"article-journal","abstract":"OBJECTIVE: To extend our findings from child psychiatry outpatients to child psychiatry inpatients regarding the similarity of children with a history of traumatic brain injury (TBI), particularly mild TBI, to matched children without such a history., METHOD: This is a chart review of patients consecutively admitted to a child psychiatry inpatient unit over a 5-year period. Children with TBI were matched by age, sex, race, and social class to children with no history of TBI. Axis I and II diagnoses and diagnostic clusters and use of special education services and IQ scores were compared., RESULTS: Fifty-six (8.1%) of 694 consecutive patients admitted had a definite TBI. Not one of more than 50 variables compared between TBI and control subjects was significantly different., CONCLUSION: In a child psychiatry inpatient unit, patients with a history of TBI were virtually indistinguishable from matched children without TBI. Caution should be exercised before attributing the child's problems, especially long-term problems, to the TBI unless the injury was severe or the child is exhibiting related phobic or posttraumatic stress symptomatology.","container-title":"Journal of the American Academy of Child and Adolescent Psychiatry","issue":"11","journalAbbreviation":"J Am Acad Child Adolesc Psychiatry","page":"1595-1601","title":"Traumatic brain injury in a child psychiatry inpatient population: a controlled study","volume":"36","author":[{"family":"Max","given":"J. E."},{"family":"Sharma","given":"A."},{"family":"Qurashi","given":"M. I."}],"issued":{"date-parts":[["199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3</w:t>
            </w:r>
            <w:r>
              <w:rPr>
                <w:rFonts w:ascii="Times New Roman" w:hAnsi="Times New Roman" w:cs="Times New Roman"/>
                <w:sz w:val="20"/>
                <w:szCs w:val="20"/>
              </w:rPr>
              <w:fldChar w:fldCharType="end"/>
            </w:r>
            <w:r>
              <w:rPr>
                <w:rFonts w:ascii="Times New Roman" w:hAnsi="Times New Roman" w:cs="Times New Roman"/>
                <w:sz w:val="20"/>
                <w:szCs w:val="20"/>
              </w:rPr>
              <w:t>, Hawle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nZpb9c3","properties":{"formattedCitation":"\\super 57\\nosupersub{}","plainCitation":"57","noteIndex":0},"citationItems":[{"id":2812,"uris":["http://zotero.org/users/4444973/items/L5IXYSD8"],"uri":["http://zotero.org/users/4444973/items/L5IXYSD8"],"itemData":{"id":2812,"type":"article-journal","abstract":"Examined the incidence of head injury (HI) among mentally disordered offenders (MDOs) in medium secure units (MSUs), and discusses the hypothesis that patients with a history of HI are more difficult to discharge than patients without HI. 113 MDOs (aged 14-71 yrs) being discharged to community settings from 5 MSUs in England completed questionnaires and interviews concerning previous HIs, offending history, and discharge planning. Additional collected data included clinical casenotes. Results show that more Ss with HI than Ss without HI had a violent index offence. Risk assessments carried out prior to discharge showed HI Ss to be at greater risk of violence to others and of self-harm than Ss without HI. All but 2 HI Ss were difficult to discharge, compared to 52 82.5% in the non-HI group. It is concluded that information on previous HI should be collected on admission to MSUs and considered when planning for discharge. (PsycINFO Database Record (c) 2016 APA, all rights reserved)","container-title":"Brain Injury","DOI":"10.1080/0269905031000089341","issue":"9","journalAbbreviation":"Brain Injur","note":"publisher-place: United Kingdom\npublisher: Taylor &amp; Francis United Kingdom","page":"743-758","title":"Mentally disordered offenders with a history of previous head injury: Are they more difficult to discharge?","volume":"17","author":[{"family":"Hawley","given":"Carol A."},{"family":"Maden","given":"Anthony"},{"family":"Ahmed","given":"Bach-y-Rita"}],"issued":{"date-parts":[["2003"]]}}}],"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7</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Salloum</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ReHDa1L","properties":{"formattedCitation":"\\super 47\\nosupersub{}","plainCitation":"47","noteIndex":0},"citationItems":[{"id":2664,"uris":["http://zotero.org/users/4444973/items/U23PSUYQ"],"uri":["http://zotero.org/users/4444973/items/U23PSUYQ"],"itemData":{"id":2664,"type":"article-journal","abstract":"Twenty-eight head-injured psychiatrically ill patients were compared in terms of compliance with psychiatric treatment and hostility levels to a matched control group of 28 non-head-injured psychiatrically ill patients attending a community mental health clinic. Results indicated that the two groups did not differ in treatment compliance. However, the head-injured group had significantly less rapport with their therapists. Hostility measures revealed that male head-injured patients scored significantly higher on the assaultive scale; and the severity of the head injury correlated positively with levels of hostility and with reported problems at school.","container-title":"Journal of the National Medical Association","issue":"8","journalAbbreviation":"J Natl Med Assoc","page":"557-564","title":"Treatment compliance and hostility levels of head-injured psychiatric outpatients","volume":"82","author":[{"family":"Salloum","given":"I. M."},{"family":"Jenkins","given":"E. J."},{"family":"Thompson","given":"B."},{"family":"Levi","given":"D."},{"family":"Burnett","given":"Y."}],"issued":{"date-parts":[["199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7</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Feld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XnybrO0","properties":{"formattedCitation":"\\super 53\\nosupersub{}","plainCitation":"53","noteIndex":0},"citationItems":[{"id":2586,"uris":["http://zotero.org/users/4444973/items/DMAYDLZ9"],"uri":["http://zotero.org/users/4444973/items/DMAYDLZ9"],"itemData":{"id":2586,"type":"article-journal","abstract":"PRIMARY OBJECTIVE: To examine demographic factors, childhood experiences and behaviour problems and adult psychopathology associated with a history of adult traumatic brain injury (TBI) with unconsciousness in patients with substance use disorders (SUD)., DESIGN AND METHODS: Voluntary patients (n = 550) undergoing treatment for SUD were compared for clinical and demographic variables based on report of TBI., RESULTS: Among the 218 (40%) patients reporting TBI, 61% were men. Childhood conduct problems and loss of a parent were strongly associated with adult TBI. Patients with TBI had more severe SUD and higher rates of depressive and anxiety symptoms, somatic concerns, physical trauma, attempted suicide and Antisocial Personality Disorder., CONCLUSIONS: Men have a higher rate of TBI than women, but women with SUD have an increased relative risk of TBI compared to women in the general population. Childhood conduct problems and loss of a parent in childhood may predict adult risk-taking behaviour that leads to TBI in patients with SUD. TBI is associated with higher rates of psychopathology in patients with SUD.","container-title":"Brain Injury","issue":"1","journalAbbreviation":"Brain Inj","page":"41-49","title":"Co-morbid traumatic brain injury and substance use disorder: childhood predictors and adult correlates","volume":"20","author":[{"family":"Felde","given":"A. B."},{"family":"Westermeyer","given":"J."},{"family":"Thuras","given":"P."}],"issued":{"date-parts":[["2006"]]}}}],"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3</w:t>
            </w:r>
            <w:r>
              <w:rPr>
                <w:rFonts w:ascii="Times New Roman" w:hAnsi="Times New Roman" w:cs="Times New Roman"/>
                <w:sz w:val="20"/>
                <w:szCs w:val="20"/>
              </w:rPr>
              <w:fldChar w:fldCharType="end"/>
            </w:r>
          </w:p>
        </w:tc>
      </w:tr>
      <w:tr w:rsidR="00E41DEC" w:rsidRPr="00006D2F" w14:paraId="400BF281" w14:textId="77777777" w:rsidTr="009C612E">
        <w:trPr>
          <w:trHeight w:val="484"/>
        </w:trPr>
        <w:tc>
          <w:tcPr>
            <w:tcW w:w="1843" w:type="dxa"/>
            <w:vAlign w:val="center"/>
          </w:tcPr>
          <w:p w14:paraId="62AEF05D"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Mental Health Symptom Severity</w:t>
            </w:r>
          </w:p>
        </w:tc>
        <w:tc>
          <w:tcPr>
            <w:tcW w:w="3407" w:type="dxa"/>
          </w:tcPr>
          <w:p w14:paraId="6C48096F" w14:textId="77777777" w:rsidR="00E41DEC" w:rsidRPr="001A5C83"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Gargar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f90p0W6","properties":{"formattedCitation":"\\super 37\\nosupersub{}","plainCitation":"37","noteIndex":0},"citationItems":[{"id":3052,"uris":["http://zotero.org/users/4444973/items/T3XPH38J"],"uri":["http://zotero.org/users/4444973/items/T3XPH38J"],"itemData":{"id":3052,"type":"article-journal","abstract":"Clinicians completed interviews using the Ohio State University Traumatic Brain Injury Identification Method (TBI-ID) and sections of the Addiction Severity Index (ASI-Lite) with clients who were homeless and receiving community mental health services. Fifty-six percent of clients screened positive for TBI. Clients with a history of TBI were more likely to be using multiple substances, and were more likely to have, and be bothered by, family and emotional problems than clients without TBI. Homeless clients receiving mental health services may have undiagnosed TBI that could affect their ability to benefit from treatment. Such clients may require services that compensate for their cognitive deficits.","container-title":"Canadian Journal of Community Mental Health","DOI":"10.7870/cjcmh-2016-034","ISSN":"0713-3936","issue":"2","journalAbbreviation":"Can J Community Ment Health","note":"publisher: Canadian Periodical for Community Studies Inc.","page":"69-77","source":"www-cjcmh-com.myaccess.library.utoronto.ca (Atypon)","title":"Brain injury in persons with serious mental illness who have a history of chronic homelessness: Could this impact how services are delivered?","title-short":"Brain Injury in Persons With Serious Mental Illness Who Have a History of Chronic Homelessness","volume":"35","author":[{"family":"Gargaro","given":"Judith"},{"family":"Gerber","given":"Gary J."},{"family":"Nir","given":"Pamela"}],"issued":{"date-parts":[["2016",10,1]]}}}],"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7</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Feld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zS7U6jI","properties":{"formattedCitation":"\\super 53\\nosupersub{}","plainCitation":"53","noteIndex":0},"citationItems":[{"id":2586,"uris":["http://zotero.org/users/4444973/items/DMAYDLZ9"],"uri":["http://zotero.org/users/4444973/items/DMAYDLZ9"],"itemData":{"id":2586,"type":"article-journal","abstract":"PRIMARY OBJECTIVE: To examine demographic factors, childhood experiences and behaviour problems and adult psychopathology associated with a history of adult traumatic brain injury (TBI) with unconsciousness in patients with substance use disorders (SUD)., DESIGN AND METHODS: Voluntary patients (n = 550) undergoing treatment for SUD were compared for clinical and demographic variables based on report of TBI., RESULTS: Among the 218 (40%) patients reporting TBI, 61% were men. Childhood conduct problems and loss of a parent were strongly associated with adult TBI. Patients with TBI had more severe SUD and higher rates of depressive and anxiety symptoms, somatic concerns, physical trauma, attempted suicide and Antisocial Personality Disorder., CONCLUSIONS: Men have a higher rate of TBI than women, but women with SUD have an increased relative risk of TBI compared to women in the general population. Childhood conduct problems and loss of a parent in childhood may predict adult risk-taking behaviour that leads to TBI in patients with SUD. TBI is associated with higher rates of psychopathology in patients with SUD.","container-title":"Brain Injury","issue":"1","journalAbbreviation":"Brain Inj","page":"41-49","title":"Co-morbid traumatic brain injury and substance use disorder: childhood predictors and adult correlates","volume":"20","author":[{"family":"Felde","given":"A. B."},{"family":"Westermeyer","given":"J."},{"family":"Thuras","given":"P."}],"issued":{"date-parts":[["2006"]]}}}],"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3</w:t>
            </w:r>
            <w:r>
              <w:rPr>
                <w:rFonts w:ascii="Times New Roman" w:hAnsi="Times New Roman" w:cs="Times New Roman"/>
                <w:sz w:val="20"/>
                <w:szCs w:val="20"/>
              </w:rPr>
              <w:fldChar w:fldCharType="end"/>
            </w:r>
            <w:r>
              <w:rPr>
                <w:rFonts w:ascii="Times New Roman" w:hAnsi="Times New Roman" w:cs="Times New Roman"/>
                <w:sz w:val="20"/>
                <w:szCs w:val="20"/>
              </w:rPr>
              <w:t>, Bur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0wXts0Hs","properties":{"formattedCitation":"\\super 29,30\\nosupersub{}","plainCitation":"29,30","noteIndex":0},"citationItems":[{"id":2863,"uris":["http://zotero.org/users/4444973/items/UN6ZWCK6"],"uri":["http://zotero.org/users/4444973/items/UN6ZWCK6"],"itemData":{"id":2863,"type":"article-journal","abstract":"The present study was an investigation of the relationship between a self-reported history of traumatic brain injury (TBI) and psychiatric treatment outcome. TBI was hypothesized to be frequent, and subjects with TBI were hypothesized to demonstrate cognitive deficits on neuropsychological testing, and benefit less from standard psychiatric treatment. Subjects were 42 psychiatric patients with a self-reported history of TBI and 25 psychiatric patients with no history of TBI. Both groups were primarily diagnosed with a depressive disorder. All subjects were undergoing approximately 2 weeks of inpatient psychiatric treatment. Method. Subjects received neuropsychological testing and completed the Brief Symptom Inventory weekly as a measure of treatment outcome. Results. TBI was frequent in this population (66% of subjects), multiple injuries were common, and injuries were infrequently reported in subjects' medical records. Both groups performed in the average range across most neuropsychological testing; the TBI group did demonstrate decreased performance on a measure of verbal learning relative to the Control group. Both groups reported elevated psychiatric symptoms on admission. Subjects, on average, reported significantly decreased psychiatric symptoms on discharge. However, the TBI group appeared to improve less than the Control group; group status was a significant predictor of treatment outcome. Implications of this research for assessment and treatment of psychiatric disorders in patients with a history of traumatic brain injury are discussed. (PsycINFO Database Record (c) 2016 APA, all rights reserved)","container-title":"Dissertation Abstracts International: Section B: The Sciences and Engineering","issue":"12-B","journalAbbreviation":"Dissertation Abstracts International: Section B: The Sciences and Engineering","note":"publisher-place: US\npublisher: ProQuest Information &amp; Learning US","page":"7717","title":"Psychiatric treatment outcome following traumatic brain injury","volume":"57","author":[{"family":"Burg","given":"J. S."}],"issued":{"date-parts":[["1997"]]}}},{"id":2559,"uris":["http://zotero.org/users/4444973/items/7DAEXKMB"],"uri":["http://zotero.org/users/4444973/items/7DAEXKMB"],"itemData":{"id":2559,"type":"article-journal","abstract":"The relationship between self-reported history of traumatic brain injury (TBI) and psychiatric treatment outcome was investigated. TBI was hypothesized to be frequent, associated with cognitive deficits on neuropsychological testing, and less amenable to standard psychiatric treatment. Subjects were 42 psychiatric patients with a self-reported history of TBI and 25 psychiatric patients with no TBI history. Subjects received approximately 2 weeks of inpatient psychiatric treatment. Subjects received neuropsychological testing and completed the Brief Symptom Inventory weekly. TBI was frequent (66% of subjects); multiple injuries were common. Neuropsychological performance was generally average in both groups with few group differences. Subjects, on average, reported significantly decreased psychiatric symptoms on discharge. However, the TBI group appeared to improve less than the control group; group status was a significant predictor of treatment outcome. Implications of results for assessment and treatment of psychiatric disorders in patients with a history of TBI are discussed.","container-title":"Brain Injury","issue":"6","journalAbbreviation":"Brain Inj","page":"513-533","title":"Psychiatric treatment outcome following traumatic brain injury","volume":"14","author":[{"family":"Burg","given":"J. S."},{"family":"Williams","given":"R."},{"family":"Burright","given":"R. G."},{"family":"Donovick","given":"P. J."}],"issued":{"date-parts":[["200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29,30</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Holtzer</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SvUsN3t","properties":{"formattedCitation":"\\super 39\\nosupersub{}","plainCitation":"39","noteIndex":0},"citationItems":[{"id":2565,"uris":["http://zotero.org/users/4444973/items/NB4VF2NY"],"uri":["http://zotero.org/users/4444973/items/NB4VF2NY"],"itemData":{"id":2565,"type":"article-journal","abstract":"The relationship between history of Traumatic Brain Injury (TBI) and BDI-2 depression scores at admission and discharge from the hospital was assessed in acutely hospitalized psychiatric patients. The participants were assigned to three groups: (1) no reported history of TBI (n = 18), (2) reported but not confirmed TBI history (n = 13), and (3) reported and confirmed TBI history (n = 15). It was found that confirmed history of TBI was associated with elevated BDI-2 depression scores. In contrast, the non-confirmed TBI group was characterized by over-reporting of psychological distress, as measured by MMPI-2 validity indices, 100% prevalence of alcohol use history, and depression scores that were intermediate between the control and confirmed TBI groups.","container-title":"Brain Injury","issue":"11","journalAbbreviation":"Brain Injury","page":"959-973","title":"Behavioural differences between psychiatric patients with confirmed versus non-confirmed traumatic brain injuries","volume":"14","author":[{"family":"Holtzer","given":"R."},{"family":"Burright","given":"R. G."},{"family":"Lynn","given":"S. J."},{"family":"Donovick","given":"P. J."}],"issued":{"date-parts":[["200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9</w:t>
            </w:r>
            <w:r>
              <w:rPr>
                <w:rFonts w:ascii="Times New Roman" w:hAnsi="Times New Roman" w:cs="Times New Roman"/>
                <w:sz w:val="20"/>
                <w:szCs w:val="20"/>
              </w:rPr>
              <w:fldChar w:fldCharType="end"/>
            </w:r>
            <w:r>
              <w:rPr>
                <w:rFonts w:ascii="Times New Roman" w:hAnsi="Times New Roman" w:cs="Times New Roman"/>
                <w:sz w:val="20"/>
                <w:szCs w:val="20"/>
              </w:rPr>
              <w:t>, Walker</w:t>
            </w:r>
            <w:r w:rsidRPr="00006D2F">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25oFk7o","properties":{"formattedCitation":"\\super 49\\nosupersub{}","plainCitation":"49","noteIndex":0},"citationItems":[{"id":16,"uris":["http://zotero.org/users/4444973/items/ZR3XGANV"],"uri":["http://zotero.org/users/4444973/items/ZR3XGANV"],"itemData":{"id":16,"type":"article-journal","abstract":"OBJECTIVES: To examine clinical characteristics of clients in state-funded substance abuse treatment who report traumatic brain injury with loss of consciousness (TBI-LOC).\nPARTICIPANTS: Adult clients (N = 7784) entering state-funded substance abuse treatment in a rural state during a 12-month period. MEASUREMENT TOOLS: Substance use and mental health problems were measured using the federal Substance Abuse and Mental Health Services Administration (SAMHSA) adaptation of the Addiction Severity index (ASI). A brain injury screening question was used to determine the number of TBI-LOCs in a client's lifetime.\nDESIGN: Cross-sectional study of intake characteristics as part of a state-mandated treatment outcome study.\nRESULTS: Almost one-third (31.7%) of substance abuse treatment clients reported 1 or more TBI-LOCs. The clients reporting 2 or more TBI-LOCs were more likely than clients with none or 1 TBI-LOC to have serious mental health problems (ie, depression, anxiety, hallucinations, and suicidal thoughts and attempts), trouble controlling violent behavior, trouble concentrating or remembering, and more months of use of most substances. When depression and anxiety were held constant, and controlling for race and gender, clients with TBI-LOC had more months of marijuana and tranquilizer use.\nCONCLUSIONS: Findings suggest that treatment providers may need to be attentive to the complex conditions that co-occur with TBI-LOC. Future research should examine whether there are differences in treatment outcome for clients reporting TBI-LOC.","container-title":"The Journal of Head Trauma Rehabilitation","DOI":"10.1097/01.HTR.0000300231.90619.50","ISSN":"0885-9701","issue":"6","journalAbbreviation":"J Head Trauma Rehabil","language":"eng","note":"PMID: 18025968","page":"360-367","source":"PubMed","title":"Screening substance abuse treatment clients for traumatic brain injury: prevalence and characteristics","title-short":"Screening substance abuse treatment clients for traumatic brain injury","volume":"22","author":[{"family":"Walker","given":"Robert"},{"family":"Cole","given":"Jennifer E."},{"family":"Logan","given":"T. K."},{"family":"Corrigan","given":"John D."}],"issued":{"date-parts":[["2007",12]]}}}],"schema":"https://github.com/citation-style-language/schema/raw/master/csl-citation.json"} </w:instrText>
            </w:r>
            <w:r w:rsidRPr="00006D2F">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9</w:t>
            </w:r>
            <w:r w:rsidRPr="00006D2F">
              <w:rPr>
                <w:rFonts w:ascii="Times New Roman" w:hAnsi="Times New Roman" w:cs="Times New Roman"/>
                <w:sz w:val="20"/>
                <w:szCs w:val="20"/>
              </w:rPr>
              <w:fldChar w:fldCharType="end"/>
            </w:r>
          </w:p>
        </w:tc>
        <w:tc>
          <w:tcPr>
            <w:tcW w:w="3411" w:type="dxa"/>
          </w:tcPr>
          <w:p w14:paraId="229EC583"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Albicini</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IUP5Vdk","properties":{"formattedCitation":"\\super 31\\nosupersub{}","plainCitation":"31","noteIndex":0},"citationItems":[{"id":3009,"uris":["http://zotero.org/users/4444973/items/6BWS5EV7"],"uri":["http://zotero.org/users/4444973/items/6BWS5EV7"],"itemData":{"id":3009,"type":"article-journal","container-title":"Journal of Mental Health","DOI":"10.1080/09638237.2017.1385733","ISSN":"0963-8237, 1360-0567","journalAbbreviation":"J Ment Health","language":"en","source":"DOI.org (Crossref)","title":"The prevalence of traumatic brain injury, comorbid anxiety and other psychiatric disorders in an outpatient child and adolescent mental health service","URL":"https://www.tandfonline.com/doi/full/10.1080/09638237.2017.1385733","volume":"Epub ahead of print","author":[{"family":"Albicini","given":"Michelle"},{"family":"Eggleston","given":"Matthew"},{"family":"McKinlay","given":"Audrey"}],"accessed":{"date-parts":[["2020",8,12]]},"issued":{"date-parts":[["201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1</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Drang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Dbv1jEB","properties":{"formattedCitation":"\\super 35\\nosupersub{}","plainCitation":"35","noteIndex":0},"citationItems":[{"id":3012,"uris":["http://zotero.org/users/4444973/items/BSRFQUBT"],"uri":["http://zotero.org/users/4444973/items/BSRFQUBT"],"itemData":{"id":3012,"type":"article-journal","abstract":"BACKGROUND: About one in ten diagnosed with bipolar disorder (BD) has experienced a premorbid traumatic brain injury (TBI), while not fulfilling the criteria of bipolar and related disorder due to another medical condition (BD due to TBI). We investigated whether these patients have similar clinical characteristics as previously described in BD due to TBI (i.e. more aggression and irritability and an increased hypomania/mania:depression ratio) and other distinct clinical characteristics.\nMETHODS: Five hundred five patients diagnosed with BD type I, type II, or not otherwise specified, or cyclothymia were interviewed about family, medical, and psychiatric history, and assessed with the Young Mania Rating Scale (YMRS) and the Inventory of Depressive Symptoms Clinician Rated 30 (IDS-C30). Principal component analyses of YMRS and IDS-C30 were conducted. Bivariate analyses and logistic regression analyses were used to compare clinical characteristics between patients with (n = 37) and without (n = 468) premorbid TBI.\nRESULTS: Premorbid TBI was associated with a higher YMRS disruptive component score (OR 1.7, 95% CI 1.1-2.4, p = 0.0077) and more comorbid migraine (OR 4.6, 95% CI 1.9-11, p = 0.00090) independently of several possible confounders. Items on disruptive/aggressive behaviour and irritability had the highest loadings on the YMRS disruptive component. Premorbid TBI was not associated with an increased hypomania/mania:depression ratio.\nCONCLUSIONS: Disruptive symptoms and comorbid migraine characterize BD with premorbid TBI. Further studies should examine whether the partial phenomenological overlap with BD due to TBI could be explained by a continuum of pathophysiological effects of TBI across the diagnostic dichotomy. Trial registration ClinicalTrials.gov: NCT00201526. Registered September 2005 (retrospectively registered).","container-title":"International Journal of Bipolar Disorders","DOI":"10.1186/s40345-018-0128-6","ISSN":"2194-7511","issue":"1","journalAbbreviation":"Int J Bipolar Disord","language":"eng","note":"PMID: 30198055\nPMCID: PMC6162005","page":"19","source":"PubMed","title":"Clinical characteristics of patients with bipolar disorder and premorbid traumatic brain injury: a cross-sectional study","title-short":"Clinical characteristics of patients with bipolar disorder and premorbid traumatic brain injury","volume":"6","author":[{"family":"Drange","given":"Ole Kristian"},{"family":"Vaaler","given":"Arne Einar"},{"family":"Morken","given":"Gunnar"},{"family":"Andreassen","given":"Ole Andreas"},{"family":"Malt","given":"Ulrik Fredrik"},{"family":"Finseth","given":"Per Ivar"}],"issued":{"date-parts":[["2018",9,1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5</w:t>
            </w:r>
            <w:r>
              <w:rPr>
                <w:rFonts w:ascii="Times New Roman" w:hAnsi="Times New Roman" w:cs="Times New Roman"/>
                <w:sz w:val="20"/>
                <w:szCs w:val="20"/>
              </w:rPr>
              <w:fldChar w:fldCharType="end"/>
            </w:r>
          </w:p>
        </w:tc>
      </w:tr>
      <w:tr w:rsidR="00E41DEC" w:rsidRPr="00006D2F" w14:paraId="6287A0D4" w14:textId="77777777" w:rsidTr="009C612E">
        <w:trPr>
          <w:trHeight w:val="921"/>
        </w:trPr>
        <w:tc>
          <w:tcPr>
            <w:tcW w:w="1843" w:type="dxa"/>
            <w:vAlign w:val="center"/>
          </w:tcPr>
          <w:p w14:paraId="25631662"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Substance use</w:t>
            </w:r>
          </w:p>
        </w:tc>
        <w:tc>
          <w:tcPr>
            <w:tcW w:w="3407" w:type="dxa"/>
          </w:tcPr>
          <w:p w14:paraId="655E6712" w14:textId="77777777" w:rsidR="00E41DEC" w:rsidRPr="00006D2F"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Walker</w:t>
            </w:r>
            <w:r w:rsidRPr="00006D2F">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oSSqad9","properties":{"formattedCitation":"\\super 49\\nosupersub{}","plainCitation":"49","noteIndex":0},"citationItems":[{"id":16,"uris":["http://zotero.org/users/4444973/items/ZR3XGANV"],"uri":["http://zotero.org/users/4444973/items/ZR3XGANV"],"itemData":{"id":16,"type":"article-journal","abstract":"OBJECTIVES: To examine clinical characteristics of clients in state-funded substance abuse treatment who report traumatic brain injury with loss of consciousness (TBI-LOC).\nPARTICIPANTS: Adult clients (N = 7784) entering state-funded substance abuse treatment in a rural state during a 12-month period. MEASUREMENT TOOLS: Substance use and mental health problems were measured using the federal Substance Abuse and Mental Health Services Administration (SAMHSA) adaptation of the Addiction Severity index (ASI). A brain injury screening question was used to determine the number of TBI-LOCs in a client's lifetime.\nDESIGN: Cross-sectional study of intake characteristics as part of a state-mandated treatment outcome study.\nRESULTS: Almost one-third (31.7%) of substance abuse treatment clients reported 1 or more TBI-LOCs. The clients reporting 2 or more TBI-LOCs were more likely than clients with none or 1 TBI-LOC to have serious mental health problems (ie, depression, anxiety, hallucinations, and suicidal thoughts and attempts), trouble controlling violent behavior, trouble concentrating or remembering, and more months of use of most substances. When depression and anxiety were held constant, and controlling for race and gender, clients with TBI-LOC had more months of marijuana and tranquilizer use.\nCONCLUSIONS: Findings suggest that treatment providers may need to be attentive to the complex conditions that co-occur with TBI-LOC. Future research should examine whether there are differences in treatment outcome for clients reporting TBI-LOC.","container-title":"The Journal of Head Trauma Rehabilitation","DOI":"10.1097/01.HTR.0000300231.90619.50","ISSN":"0885-9701","issue":"6","journalAbbreviation":"J Head Trauma Rehabil","language":"eng","note":"PMID: 18025968","page":"360-367","source":"PubMed","title":"Screening substance abuse treatment clients for traumatic brain injury: prevalence and characteristics","title-short":"Screening substance abuse treatment clients for traumatic brain injury","volume":"22","author":[{"family":"Walker","given":"Robert"},{"family":"Cole","given":"Jennifer E."},{"family":"Logan","given":"T. K."},{"family":"Corrigan","given":"John D."}],"issued":{"date-parts":[["2007",12]]}}}],"schema":"https://github.com/citation-style-language/schema/raw/master/csl-citation.json"} </w:instrText>
            </w:r>
            <w:r w:rsidRPr="00006D2F">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9</w:t>
            </w:r>
            <w:r w:rsidRPr="00006D2F">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Gargar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BbfUlM6","properties":{"formattedCitation":"\\super 37\\nosupersub{}","plainCitation":"37","noteIndex":0},"citationItems":[{"id":3052,"uris":["http://zotero.org/users/4444973/items/T3XPH38J"],"uri":["http://zotero.org/users/4444973/items/T3XPH38J"],"itemData":{"id":3052,"type":"article-journal","abstract":"Clinicians completed interviews using the Ohio State University Traumatic Brain Injury Identification Method (TBI-ID) and sections of the Addiction Severity Index (ASI-Lite) with clients who were homeless and receiving community mental health services. Fifty-six percent of clients screened positive for TBI. Clients with a history of TBI were more likely to be using multiple substances, and were more likely to have, and be bothered by, family and emotional problems than clients without TBI. Homeless clients receiving mental health services may have undiagnosed TBI that could affect their ability to benefit from treatment. Such clients may require services that compensate for their cognitive deficits.","container-title":"Canadian Journal of Community Mental Health","DOI":"10.7870/cjcmh-2016-034","ISSN":"0713-3936","issue":"2","journalAbbreviation":"Can J Community Ment Health","note":"publisher: Canadian Periodical for Community Studies Inc.","page":"69-77","source":"www-cjcmh-com.myaccess.library.utoronto.ca (Atypon)","title":"Brain injury in persons with serious mental illness who have a history of chronic homelessness: Could this impact how services are delivered?","title-short":"Brain Injury in Persons With Serious Mental Illness Who Have a History of Chronic Homelessness","volume":"35","author":[{"family":"Gargaro","given":"Judith"},{"family":"Gerber","given":"Gary J."},{"family":"Nir","given":"Pamela"}],"issued":{"date-parts":[["2016",10,1]]}}}],"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7</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McHug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PSlnljx","properties":{"formattedCitation":"\\super 54\\nosupersub{}","plainCitation":"54","noteIndex":0},"citationItems":[{"id":17,"uris":["http://zotero.org/users/4444973/items/LVUFVKZB"],"uri":["http://zotero.org/users/4444973/items/LVUFVKZB"],"itemData":{"id":17,"type":"article-journal","abstract":"OBJECTIVE: To estimate the rate and severity of traumatic brain injury (TBI) among people with co-occurring mental health and substance use disorders and to compare demographic, diagnostic, and institutionalization differences between those who screen positive or negative.\nSETTING: Outpatient community mental health center in Washington, District of Columbia.\nPARTICIPANTS: A total of 295 people with co-occurring mental health and substance use disorders enrolled in a prospective study of integrated treatment of substance abuse.\nDESIGN: Cross-sectional baseline assessment.\nMAIN MEASURES: The Ohio State University TBI Identification Method. Standardized measures assessed psychiatric diagnoses, symptom severity, current and lifetime substance use, and history of institutionalization.\nRESULTS: Eighty percent screened positive for TBI, and 25% reported at least 1 moderate or severe TBI. TBI was associated with current alcohol use and psychiatric symptom severity and with lifetime institutionalization and homelessness. It was more common among participants with posttraumatic stress disorder, borderline personality disorder, and antisocial personality disorder. Men (vs women) and participants with psychotic disorders (vs those with mood disorders) had an earlier age of first TBI with loss of consciousness.\nCONCLUSION: TBI is common among people with co-occurring mental health and substance use disorders. Repeated and serious TBIs are common in this population. Failure to detect TBI in people with co-occurring disorders who are seeking integrated treatment could lead to misdiagnosis and inappropriately targeted treatment and rehabilitation.","container-title":"The Journal of Head Trauma Rehabilitation","DOI":"10.1097/HTR.0000000000000249","ISSN":"1550-509X","issue":"3","journalAbbreviation":"J Head Trauma Rehabil","language":"eng","note":"PMID: 27455436","page":"E65-E74","source":"PubMed","title":"The prevalence of traumatic brain injury among people with co-occurring mental health and substance use disorders","volume":"32","author":[{"family":"McHugo","given":"Gregory J."},{"family":"Krassenbaum","given":"Sarah"},{"family":"Donley","given":"Sachiko"},{"family":"Corrigan","given":"John D."},{"family":"Bogner","given":"Jennifer"},{"family":"Drake","given":"Robert E."}],"issued":{"date-parts":[["2017",6]]}}}],"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4</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Feld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pFUYqw","properties":{"formattedCitation":"\\super 53\\nosupersub{}","plainCitation":"53","noteIndex":0},"citationItems":[{"id":2586,"uris":["http://zotero.org/users/4444973/items/DMAYDLZ9"],"uri":["http://zotero.org/users/4444973/items/DMAYDLZ9"],"itemData":{"id":2586,"type":"article-journal","abstract":"PRIMARY OBJECTIVE: To examine demographic factors, childhood experiences and behaviour problems and adult psychopathology associated with a history of adult traumatic brain injury (TBI) with unconsciousness in patients with substance use disorders (SUD)., DESIGN AND METHODS: Voluntary patients (n = 550) undergoing treatment for SUD were compared for clinical and demographic variables based on report of TBI., RESULTS: Among the 218 (40%) patients reporting TBI, 61% were men. Childhood conduct problems and loss of a parent were strongly associated with adult TBI. Patients with TBI had more severe SUD and higher rates of depressive and anxiety symptoms, somatic concerns, physical trauma, attempted suicide and Antisocial Personality Disorder., CONCLUSIONS: Men have a higher rate of TBI than women, but women with SUD have an increased relative risk of TBI compared to women in the general population. Childhood conduct problems and loss of a parent in childhood may predict adult risk-taking behaviour that leads to TBI in patients with SUD. TBI is associated with higher rates of psychopathology in patients with SUD.","container-title":"Brain Injury","issue":"1","journalAbbreviation":"Brain Inj","page":"41-49","title":"Co-morbid traumatic brain injury and substance use disorder: childhood predictors and adult correlates","volume":"20","author":[{"family":"Felde","given":"A. B."},{"family":"Westermeyer","given":"J."},{"family":"Thuras","given":"P."}],"issued":{"date-parts":[["2006"]]}}}],"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3</w:t>
            </w:r>
            <w:r>
              <w:rPr>
                <w:rFonts w:ascii="Times New Roman" w:hAnsi="Times New Roman" w:cs="Times New Roman"/>
                <w:sz w:val="20"/>
                <w:szCs w:val="20"/>
              </w:rPr>
              <w:fldChar w:fldCharType="end"/>
            </w:r>
            <w:r>
              <w:rPr>
                <w:rFonts w:ascii="Times New Roman" w:hAnsi="Times New Roman" w:cs="Times New Roman"/>
                <w:sz w:val="20"/>
                <w:szCs w:val="20"/>
              </w:rPr>
              <w:t>, Bur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SpXVY49","properties":{"formattedCitation":"\\super 29,30\\nosupersub{}","plainCitation":"29,30","noteIndex":0},"citationItems":[{"id":2863,"uris":["http://zotero.org/users/4444973/items/UN6ZWCK6"],"uri":["http://zotero.org/users/4444973/items/UN6ZWCK6"],"itemData":{"id":2863,"type":"article-journal","abstract":"The present study was an investigation of the relationship between a self-reported history of traumatic brain injury (TBI) and psychiatric treatment outcome. TBI was hypothesized to be frequent, and subjects with TBI were hypothesized to demonstrate cognitive deficits on neuropsychological testing, and benefit less from standard psychiatric treatment. Subjects were 42 psychiatric patients with a self-reported history of TBI and 25 psychiatric patients with no history of TBI. Both groups were primarily diagnosed with a depressive disorder. All subjects were undergoing approximately 2 weeks of inpatient psychiatric treatment. Method. Subjects received neuropsychological testing and completed the Brief Symptom Inventory weekly as a measure of treatment outcome. Results. TBI was frequent in this population (66% of subjects), multiple injuries were common, and injuries were infrequently reported in subjects' medical records. Both groups performed in the average range across most neuropsychological testing; the TBI group did demonstrate decreased performance on a measure of verbal learning relative to the Control group. Both groups reported elevated psychiatric symptoms on admission. Subjects, on average, reported significantly decreased psychiatric symptoms on discharge. However, the TBI group appeared to improve less than the Control group; group status was a significant predictor of treatment outcome. Implications of this research for assessment and treatment of psychiatric disorders in patients with a history of traumatic brain injury are discussed. (PsycINFO Database Record (c) 2016 APA, all rights reserved)","container-title":"Dissertation Abstracts International: Section B: The Sciences and Engineering","issue":"12-B","journalAbbreviation":"Dissertation Abstracts International: Section B: The Sciences and Engineering","note":"publisher-place: US\npublisher: ProQuest Information &amp; Learning US","page":"7717","title":"Psychiatric treatment outcome following traumatic brain injury","volume":"57","author":[{"family":"Burg","given":"J. S."}],"issued":{"date-parts":[["1997"]]}}},{"id":2559,"uris":["http://zotero.org/users/4444973/items/7DAEXKMB"],"uri":["http://zotero.org/users/4444973/items/7DAEXKMB"],"itemData":{"id":2559,"type":"article-journal","abstract":"The relationship between self-reported history of traumatic brain injury (TBI) and psychiatric treatment outcome was investigated. TBI was hypothesized to be frequent, associated with cognitive deficits on neuropsychological testing, and less amenable to standard psychiatric treatment. Subjects were 42 psychiatric patients with a self-reported history of TBI and 25 psychiatric patients with no TBI history. Subjects received approximately 2 weeks of inpatient psychiatric treatment. Subjects received neuropsychological testing and completed the Brief Symptom Inventory weekly. TBI was frequent (66% of subjects); multiple injuries were common. Neuropsychological performance was generally average in both groups with few group differences. Subjects, on average, reported significantly decreased psychiatric symptoms on discharge. However, the TBI group appeared to improve less than the control group; group status was a significant predictor of treatment outcome. Implications of results for assessment and treatment of psychiatric disorders in patients with a history of TBI are discussed.","container-title":"Brain Injury","issue":"6","journalAbbreviation":"Brain Inj","page":"513-533","title":"Psychiatric treatment outcome following traumatic brain injury","volume":"14","author":[{"family":"Burg","given":"J. S."},{"family":"Williams","given":"R."},{"family":"Burright","given":"R. G."},{"family":"Donovick","given":"P. J."}],"issued":{"date-parts":[["200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29,30</w:t>
            </w:r>
            <w:r>
              <w:rPr>
                <w:rFonts w:ascii="Times New Roman" w:hAnsi="Times New Roman" w:cs="Times New Roman"/>
                <w:sz w:val="20"/>
                <w:szCs w:val="20"/>
              </w:rPr>
              <w:fldChar w:fldCharType="end"/>
            </w:r>
            <w:r>
              <w:rPr>
                <w:rFonts w:ascii="Times New Roman" w:hAnsi="Times New Roman" w:cs="Times New Roman"/>
                <w:sz w:val="20"/>
                <w:szCs w:val="20"/>
              </w:rPr>
              <w:t>, Corriga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VPiRnWv","properties":{"formattedCitation":"\\super 55\\nosupersub{}","plainCitation":"55","noteIndex":0},"citationItems":[{"id":2533,"uris":["http://zotero.org/users/4444973/items/95WIJWIQ"],"uri":["http://zotero.org/users/4444973/items/95WIJWIQ"],"itemData":{"id":2533,"type":"article-journal","abstract":"OBJECTIVES: To compare diagnostic and treatment-related differences between persons participating in treatment for dually diagnosed substance use disorders and severe mental illness who have or do not have a history of traumatic brain injury (TBI)., DESIGN: Prospective cohort., INTERVENTIONS: Not applicable., PRIMARY MEASURES: Demographic information, diagnostic data, pre-treatment status, treatment participation and staff assessment of functioning., RESULTS: Seventy-two percent of participants in treatment for dually diagnosed substance use disorders and severe mental illness reported a history of at least one TBI. Participants with TBI had greater morbidity as reflected in more complex psychiatric diagnoses and greater likelihood of being diagnosed with an Axis II personality disorder. Participants with a TBI showed tendencies toward earlier onset of substance use and worse current functioning. Both a greater number of injuries and earlier age at first TBI showed some indications of being associated with worse morbidity., CONCLUSIONS: Individuals dually diagnosed with substance use disorders and severe mental illness may have a high rate of TBI, which in turn could contribute to important clinical and treatment differences. Results also suggested the need for validated methods of identifying aspects of a prior history of TBI that provide more information than presence/absence.","container-title":"Brain Injury","DOI":"10.1080/02699050801938967","issue":"3","journalAbbreviation":"Brain Inj","page":"223-231","title":"The presence and impact of traumatic brain injury among clients in treatment for co-occurring mental illness and substance abuse","volume":"22","author":[{"family":"Corrigan","given":"J. D."},{"family":"Deutschle","given":"J. J.","suffix":"Jr."}],"issued":{"date-parts":[["2008"]]}}}],"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5</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Popp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5xvJvQn","properties":{"formattedCitation":"\\super 46\\nosupersub{}","plainCitation":"46","noteIndex":0},"citationItems":[{"id":2810,"uris":["http://zotero.org/users/4444973/items/MJ77FPYG"],"uri":["http://zotero.org/users/4444973/items/MJ77FPYG"],"itemData":{"id":2810,"type":"article-journal","abstract":"Over a century ago, psychiatrists such as Griesinger considered all mental illnesses to be brain diseases. Psychiatry and psychology in intervening decades turned to the belief that mental illness could be dichotomized as organic versus functional. Recently, the old idea has reemerged as an assumption. At present, there is strong evidence supporting a high prevalence of neuropathological indicators, including traumatic brain injury (TBI), in otherwise unselected depressed psychiatric patients, and a high rate of depression among TBI victims. In addition, many studies have identified cognitive and neuropsychological deficits in depressed patients, though none has examined this issue in depressed patients with a differential history of TBI. In order to examine the neuropsychological functioning of depressed, psychiatric patients with and without a reported history of TBI, the present study compared the cognitive performance of 34 depressed patients with a history of mild TBI to that of 26 patients without that history. The two groups comprising the present sample were comparable in age, education, and mood state. Contrary to expectations, results indicated that prospectively-recruited major depression patients with a differential self-reported history of mild TBI performed similarly on measures of object naming, verbal learning and memory, and executive functioning. Both groups evidenced below-mean performance on normed cognitive measures, consistent with literature in depressed samples. The findings are consistent with the argument that mild TBI is not associated with permanent brain damage. (PsycINFO Database Record (c) 2016 APA, all rights reserved)","container-title":"Dissertation Abstracts International: Section B: The Sciences and Engineering","issue":"8-B","journalAbbreviation":"Dissertation Abstracts International: Section B: The Sciences and Engineering","note":"publisher-place: US\npublisher: ProQuest Information &amp; Learning US","page":"3934","title":"Neuropsychological functioning in acute, depressed psychiatric patients with and without a reported history of TBI","volume":"63","author":[{"family":"Poppe","given":"Christopher John"}],"issued":{"date-parts":[["2003"]]}}}],"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6</w:t>
            </w:r>
            <w:r>
              <w:rPr>
                <w:rFonts w:ascii="Times New Roman" w:hAnsi="Times New Roman" w:cs="Times New Roman"/>
                <w:sz w:val="20"/>
                <w:szCs w:val="20"/>
              </w:rPr>
              <w:fldChar w:fldCharType="end"/>
            </w:r>
            <w:r>
              <w:rPr>
                <w:rFonts w:ascii="Times New Roman" w:hAnsi="Times New Roman" w:cs="Times New Roman"/>
                <w:sz w:val="20"/>
                <w:szCs w:val="20"/>
              </w:rPr>
              <w:t>, Sack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rMrX41F","properties":{"formattedCitation":"\\super 50\\nosupersub{}","plainCitation":"50","noteIndex":0},"citationItems":[{"id":13,"uris":["http://zotero.org/users/4444973/items/8CNVF7YW"],"uri":["http://zotero.org/users/4444973/items/8CNVF7YW"],"itemData":{"id":13,"type":"article-journal","abstract":"While there has been considerable research on the patterns of pre- and post-substance use among individuals with traumatic brain injury (TBI), little is known about the incidence of co-morbidity between TBI and substance abuse (SA) in individuals whose primary disorder is SA. In the current study, the prevalence of co-occurring TBI in individuals seeking treatment for SA was examined. A total of 845 individuals seeking treatment for SA in New York State were screened via the Brain Injury Screening Questionnaire for the presence of a co-morbid TBI. Results indicate that more than 50% of the sample had results that were positive for a TBI. On average, individuals reported a mean of 6 ± 8 blows to the head, with the number ranging from 0 to 57 and the average age of the first TBI being 14.5 years. Results indicate a high level of co-morbidity between TBI and SA and the need for routine screening for TBI in this population.","container-title":"Journal of Dual Diagnosis","DOI":"10.1080/15504260903182755","ISSN":"1550-4263","issue":"3-4","journalAbbreviation":"J Dual Diagn","page":"404-417","source":"Scholars Portal Journals","title":"Co-morbidity of substance abuse and traumatic brain injury","volume":"5","author":[{"family":"Sacks","given":"Amanda L."},{"family":"Fenske","given":"Cheree L."},{"family":"Gordon","given":"Wayne A."},{"family":"Hibbard","given":"Mary R."},{"family":"Perez","given":"Ken"},{"family":"Brandau","given":"Susan"},{"family":"Cantor","given":"Joshua"},{"family":"Ashman","given":"Teresa"},{"family":"Spielman","given":"Lisa A."}],"issued":{"date-parts":[["2009"]]}}}],"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0</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Holtzer</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HIfFIpX","properties":{"formattedCitation":"\\super 39\\nosupersub{}","plainCitation":"39","noteIndex":0},"citationItems":[{"id":2565,"uris":["http://zotero.org/users/4444973/items/NB4VF2NY"],"uri":["http://zotero.org/users/4444973/items/NB4VF2NY"],"itemData":{"id":2565,"type":"article-journal","abstract":"The relationship between history of Traumatic Brain Injury (TBI) and BDI-2 depression scores at admission and discharge from the hospital was assessed in acutely hospitalized psychiatric patients. The participants were assigned to three groups: (1) no reported history of TBI (n = 18), (2) reported but not confirmed TBI history (n = 13), and (3) reported and confirmed TBI history (n = 15). It was found that confirmed history of TBI was associated with elevated BDI-2 depression scores. In contrast, the non-confirmed TBI group was characterized by over-reporting of psychological distress, as measured by MMPI-2 validity indices, 100% prevalence of alcohol use history, and depression scores that were intermediate between the control and confirmed TBI groups.","container-title":"Brain Injury","issue":"11","journalAbbreviation":"Brain Injury","page":"959-973","title":"Behavioural differences between psychiatric patients with confirmed versus non-confirmed traumatic brain injuries","volume":"14","author":[{"family":"Holtzer","given":"R."},{"family":"Burright","given":"R. G."},{"family":"Lynn","given":"S. J."},{"family":"Donovick","given":"P. J."}],"issued":{"date-parts":[["200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9</w:t>
            </w:r>
            <w:r>
              <w:rPr>
                <w:rFonts w:ascii="Times New Roman" w:hAnsi="Times New Roman" w:cs="Times New Roman"/>
                <w:sz w:val="20"/>
                <w:szCs w:val="20"/>
              </w:rPr>
              <w:fldChar w:fldCharType="end"/>
            </w:r>
          </w:p>
        </w:tc>
        <w:tc>
          <w:tcPr>
            <w:tcW w:w="3411" w:type="dxa"/>
          </w:tcPr>
          <w:p w14:paraId="71A50397"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Albicini</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WxByl50","properties":{"formattedCitation":"\\super 31\\nosupersub{}","plainCitation":"31","noteIndex":0},"citationItems":[{"id":3009,"uris":["http://zotero.org/users/4444973/items/6BWS5EV7"],"uri":["http://zotero.org/users/4444973/items/6BWS5EV7"],"itemData":{"id":3009,"type":"article-journal","container-title":"Journal of Mental Health","DOI":"10.1080/09638237.2017.1385733","ISSN":"0963-8237, 1360-0567","journalAbbreviation":"J Ment Health","language":"en","source":"DOI.org (Crossref)","title":"The prevalence of traumatic brain injury, comorbid anxiety and other psychiatric disorders in an outpatient child and adolescent mental health service","URL":"https://www.tandfonline.com/doi/full/10.1080/09638237.2017.1385733","volume":"Epub ahead of print","author":[{"family":"Albicini","given":"Michelle"},{"family":"Eggleston","given":"Matthew"},{"family":"McKinlay","given":"Audrey"}],"accessed":{"date-parts":[["2020",8,12]]},"issued":{"date-parts":[["201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1</w:t>
            </w:r>
            <w:r>
              <w:rPr>
                <w:rFonts w:ascii="Times New Roman" w:hAnsi="Times New Roman" w:cs="Times New Roman"/>
                <w:sz w:val="20"/>
                <w:szCs w:val="20"/>
              </w:rPr>
              <w:fldChar w:fldCharType="end"/>
            </w:r>
            <w:r>
              <w:rPr>
                <w:rFonts w:ascii="Times New Roman" w:hAnsi="Times New Roman" w:cs="Times New Roman"/>
                <w:sz w:val="20"/>
                <w:szCs w:val="20"/>
              </w:rPr>
              <w:t>, Hawle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apTlp2H","properties":{"formattedCitation":"\\super 57\\nosupersub{}","plainCitation":"57","noteIndex":0},"citationItems":[{"id":2812,"uris":["http://zotero.org/users/4444973/items/L5IXYSD8"],"uri":["http://zotero.org/users/4444973/items/L5IXYSD8"],"itemData":{"id":2812,"type":"article-journal","abstract":"Examined the incidence of head injury (HI) among mentally disordered offenders (MDOs) in medium secure units (MSUs), and discusses the hypothesis that patients with a history of HI are more difficult to discharge than patients without HI. 113 MDOs (aged 14-71 yrs) being discharged to community settings from 5 MSUs in England completed questionnaires and interviews concerning previous HIs, offending history, and discharge planning. Additional collected data included clinical casenotes. Results show that more Ss with HI than Ss without HI had a violent index offence. Risk assessments carried out prior to discharge showed HI Ss to be at greater risk of violence to others and of self-harm than Ss without HI. All but 2 HI Ss were difficult to discharge, compared to 52 82.5% in the non-HI group. It is concluded that information on previous HI should be collected on admission to MSUs and considered when planning for discharge. (PsycINFO Database Record (c) 2016 APA, all rights reserved)","container-title":"Brain Injury","DOI":"10.1080/0269905031000089341","issue":"9","journalAbbreviation":"Brain Injur","note":"publisher-place: United Kingdom\npublisher: Taylor &amp; Francis United Kingdom","page":"743-758","title":"Mentally disordered offenders with a history of previous head injury: Are they more difficult to discharge?","volume":"17","author":[{"family":"Hawley","given":"Carol A."},{"family":"Maden","given":"Anthony"},{"family":"Ahmed","given":"Bach-y-Rita"}],"issued":{"date-parts":[["2003"]]}}}],"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7</w:t>
            </w:r>
            <w:r>
              <w:rPr>
                <w:rFonts w:ascii="Times New Roman" w:hAnsi="Times New Roman" w:cs="Times New Roman"/>
                <w:sz w:val="20"/>
                <w:szCs w:val="20"/>
              </w:rPr>
              <w:fldChar w:fldCharType="end"/>
            </w:r>
          </w:p>
        </w:tc>
      </w:tr>
      <w:tr w:rsidR="00E41DEC" w:rsidRPr="00006D2F" w14:paraId="1A171FD6" w14:textId="77777777" w:rsidTr="009C612E">
        <w:trPr>
          <w:trHeight w:val="695"/>
        </w:trPr>
        <w:tc>
          <w:tcPr>
            <w:tcW w:w="1843" w:type="dxa"/>
            <w:vAlign w:val="center"/>
          </w:tcPr>
          <w:p w14:paraId="0831D14A"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Physical health concerns</w:t>
            </w:r>
          </w:p>
        </w:tc>
        <w:tc>
          <w:tcPr>
            <w:tcW w:w="3407" w:type="dxa"/>
          </w:tcPr>
          <w:p w14:paraId="7A36C96A"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Drang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638aE1zn","properties":{"formattedCitation":"\\super 35\\nosupersub{}","plainCitation":"35","noteIndex":0},"citationItems":[{"id":3012,"uris":["http://zotero.org/users/4444973/items/BSRFQUBT"],"uri":["http://zotero.org/users/4444973/items/BSRFQUBT"],"itemData":{"id":3012,"type":"article-journal","abstract":"BACKGROUND: About one in ten diagnosed with bipolar disorder (BD) has experienced a premorbid traumatic brain injury (TBI), while not fulfilling the criteria of bipolar and related disorder due to another medical condition (BD due to TBI). We investigated whether these patients have similar clinical characteristics as previously described in BD due to TBI (i.e. more aggression and irritability and an increased hypomania/mania:depression ratio) and other distinct clinical characteristics.\nMETHODS: Five hundred five patients diagnosed with BD type I, type II, or not otherwise specified, or cyclothymia were interviewed about family, medical, and psychiatric history, and assessed with the Young Mania Rating Scale (YMRS) and the Inventory of Depressive Symptoms Clinician Rated 30 (IDS-C30). Principal component analyses of YMRS and IDS-C30 were conducted. Bivariate analyses and logistic regression analyses were used to compare clinical characteristics between patients with (n = 37) and without (n = 468) premorbid TBI.\nRESULTS: Premorbid TBI was associated with a higher YMRS disruptive component score (OR 1.7, 95% CI 1.1-2.4, p = 0.0077) and more comorbid migraine (OR 4.6, 95% CI 1.9-11, p = 0.00090) independently of several possible confounders. Items on disruptive/aggressive behaviour and irritability had the highest loadings on the YMRS disruptive component. Premorbid TBI was not associated with an increased hypomania/mania:depression ratio.\nCONCLUSIONS: Disruptive symptoms and comorbid migraine characterize BD with premorbid TBI. Further studies should examine whether the partial phenomenological overlap with BD due to TBI could be explained by a continuum of pathophysiological effects of TBI across the diagnostic dichotomy. Trial registration ClinicalTrials.gov: NCT00201526. Registered September 2005 (retrospectively registered).","container-title":"International Journal of Bipolar Disorders","DOI":"10.1186/s40345-018-0128-6","ISSN":"2194-7511","issue":"1","journalAbbreviation":"Int J Bipolar Disord","language":"eng","note":"PMID: 30198055\nPMCID: PMC6162005","page":"19","source":"PubMed","title":"Clinical characteristics of patients with bipolar disorder and premorbid traumatic brain injury: a cross-sectional study","title-short":"Clinical characteristics of patients with bipolar disorder and premorbid traumatic brain injury","volume":"6","author":[{"family":"Drange","given":"Ole Kristian"},{"family":"Vaaler","given":"Arne Einar"},{"family":"Morken","given":"Gunnar"},{"family":"Andreassen","given":"Ole Andreas"},{"family":"Malt","given":"Ulrik Fredrik"},{"family":"Finseth","given":"Per Ivar"}],"issued":{"date-parts":[["2018",9,1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5</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Feld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sL6Zrbh","properties":{"formattedCitation":"\\super 53\\nosupersub{}","plainCitation":"53","noteIndex":0},"citationItems":[{"id":2586,"uris":["http://zotero.org/users/4444973/items/DMAYDLZ9"],"uri":["http://zotero.org/users/4444973/items/DMAYDLZ9"],"itemData":{"id":2586,"type":"article-journal","abstract":"PRIMARY OBJECTIVE: To examine demographic factors, childhood experiences and behaviour problems and adult psychopathology associated with a history of adult traumatic brain injury (TBI) with unconsciousness in patients with substance use disorders (SUD)., DESIGN AND METHODS: Voluntary patients (n = 550) undergoing treatment for SUD were compared for clinical and demographic variables based on report of TBI., RESULTS: Among the 218 (40%) patients reporting TBI, 61% were men. Childhood conduct problems and loss of a parent were strongly associated with adult TBI. Patients with TBI had more severe SUD and higher rates of depressive and anxiety symptoms, somatic concerns, physical trauma, attempted suicide and Antisocial Personality Disorder., CONCLUSIONS: Men have a higher rate of TBI than women, but women with SUD have an increased relative risk of TBI compared to women in the general population. Childhood conduct problems and loss of a parent in childhood may predict adult risk-taking behaviour that leads to TBI in patients with SUD. TBI is associated with higher rates of psychopathology in patients with SUD.","container-title":"Brain Injury","issue":"1","journalAbbreviation":"Brain Inj","page":"41-49","title":"Co-morbid traumatic brain injury and substance use disorder: childhood predictors and adult correlates","volume":"20","author":[{"family":"Felde","given":"A. B."},{"family":"Westermeyer","given":"J."},{"family":"Thuras","given":"P."}],"issued":{"date-parts":[["2006"]]}}}],"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3</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Popp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fv4eVbN","properties":{"formattedCitation":"\\super 46\\nosupersub{}","plainCitation":"46","noteIndex":0},"citationItems":[{"id":2810,"uris":["http://zotero.org/users/4444973/items/MJ77FPYG"],"uri":["http://zotero.org/users/4444973/items/MJ77FPYG"],"itemData":{"id":2810,"type":"article-journal","abstract":"Over a century ago, psychiatrists such as Griesinger considered all mental illnesses to be brain diseases. Psychiatry and psychology in intervening decades turned to the belief that mental illness could be dichotomized as organic versus functional. Recently, the old idea has reemerged as an assumption. At present, there is strong evidence supporting a high prevalence of neuropathological indicators, including traumatic brain injury (TBI), in otherwise unselected depressed psychiatric patients, and a high rate of depression among TBI victims. In addition, many studies have identified cognitive and neuropsychological deficits in depressed patients, though none has examined this issue in depressed patients with a differential history of TBI. In order to examine the neuropsychological functioning of depressed, psychiatric patients with and without a reported history of TBI, the present study compared the cognitive performance of 34 depressed patients with a history of mild TBI to that of 26 patients without that history. The two groups comprising the present sample were comparable in age, education, and mood state. Contrary to expectations, results indicated that prospectively-recruited major depression patients with a differential self-reported history of mild TBI performed similarly on measures of object naming, verbal learning and memory, and executive functioning. Both groups evidenced below-mean performance on normed cognitive measures, consistent with literature in depressed samples. The findings are consistent with the argument that mild TBI is not associated with permanent brain damage. (PsycINFO Database Record (c) 2016 APA, all rights reserved)","container-title":"Dissertation Abstracts International: Section B: The Sciences and Engineering","issue":"8-B","journalAbbreviation":"Dissertation Abstracts International: Section B: The Sciences and Engineering","note":"publisher-place: US\npublisher: ProQuest Information &amp; Learning US","page":"3934","title":"Neuropsychological functioning in acute, depressed psychiatric patients with and without a reported history of TBI","volume":"63","author":[{"family":"Poppe","given":"Christopher John"}],"issued":{"date-parts":[["2003"]]}}}],"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6</w:t>
            </w:r>
            <w:r>
              <w:rPr>
                <w:rFonts w:ascii="Times New Roman" w:hAnsi="Times New Roman" w:cs="Times New Roman"/>
                <w:sz w:val="20"/>
                <w:szCs w:val="20"/>
              </w:rPr>
              <w:fldChar w:fldCharType="end"/>
            </w:r>
            <w:r>
              <w:rPr>
                <w:rFonts w:ascii="Times New Roman" w:hAnsi="Times New Roman" w:cs="Times New Roman"/>
                <w:sz w:val="20"/>
                <w:szCs w:val="20"/>
              </w:rPr>
              <w:t>, Fo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OvB4N12D","properties":{"formattedCitation":"\\super 32\\nosupersub{}","plainCitation":"32","dontUpdate":true,"noteIndex":0},"citationItems":[{"id":2786,"uris":["http://zotero.org/users/4444973/items/77EVIWVX"],"uri":["http://zotero.org/users/4444973/items/77EVIWVX"],"itemData":{"id":2786,"type":"article-journal","abstract":"This study was intended to provide a normative comparison base for estimating the rates of neuropsychological symptoms in psychiatric patients. Four hundred individuals seeking psychotherapy were administered a checklist composed of symptoms reported to be common in the post-concussional syndrome (PCS). Of the entire sample, 9% of the patients reported a recent history of bumping their head (BUMP), 3.5% reported being knocked out (LOC), and 9% were involved in a lawsuit (LITS). Many, but not all of the PCS symptoms were as common among the BUMP and LITS groups as the LOC group. There are suggestions that some PCS symptoms are related to head trauma while others reflect situational variables or general psychological distress.","container-title":"Clinical Neuropsychologist","issue":"1","journalAbbreviation":"Clin Neuropsychol","note":"publisher-place: Netherlands\npublisher: Psychology Press Ltd (4 Park Square, Milton Park, Abingdon, Oxfordshire OX14 4RN, United Kingdom)","page":"89-92","title":"Post-concussive symptoms: Base rates and etiology in psychiatric patients","volume":"9","author":[{"family":"Fox","given":"D. D."},{"family":"Lees-Haley","given":"P. R."},{"family":"Earnest","given":"K."},{"family":"Dolezal-Wood","given":"S."}],"issued":{"date-parts":[["199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lang w:val="en-US"/>
              </w:rPr>
              <w:t xml:space="preserve"> </w:t>
            </w:r>
            <w:r>
              <w:rPr>
                <w:rFonts w:ascii="Times New Roman" w:hAnsi="Times New Roman" w:cs="Times New Roman"/>
                <w:sz w:val="20"/>
                <w:szCs w:val="20"/>
              </w:rPr>
              <w:fldChar w:fldCharType="end"/>
            </w:r>
          </w:p>
        </w:tc>
        <w:tc>
          <w:tcPr>
            <w:tcW w:w="3411" w:type="dxa"/>
          </w:tcPr>
          <w:p w14:paraId="22D9D6EE"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Albicini</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BUVFj1Y","properties":{"formattedCitation":"\\super 31\\nosupersub{}","plainCitation":"31","noteIndex":0},"citationItems":[{"id":3009,"uris":["http://zotero.org/users/4444973/items/6BWS5EV7"],"uri":["http://zotero.org/users/4444973/items/6BWS5EV7"],"itemData":{"id":3009,"type":"article-journal","container-title":"Journal of Mental Health","DOI":"10.1080/09638237.2017.1385733","ISSN":"0963-8237, 1360-0567","journalAbbreviation":"J Ment Health","language":"en","source":"DOI.org (Crossref)","title":"The prevalence of traumatic brain injury, comorbid anxiety and other psychiatric disorders in an outpatient child and adolescent mental health service","URL":"https://www.tandfonline.com/doi/full/10.1080/09638237.2017.1385733","volume":"Epub ahead of print","author":[{"family":"Albicini","given":"Michelle"},{"family":"Eggleston","given":"Matthew"},{"family":"McKinlay","given":"Audrey"}],"accessed":{"date-parts":[["2020",8,12]]},"issued":{"date-parts":[["201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1</w:t>
            </w:r>
            <w:r>
              <w:rPr>
                <w:rFonts w:ascii="Times New Roman" w:hAnsi="Times New Roman" w:cs="Times New Roman"/>
                <w:sz w:val="20"/>
                <w:szCs w:val="20"/>
              </w:rPr>
              <w:fldChar w:fldCharType="end"/>
            </w:r>
            <w:r>
              <w:rPr>
                <w:rFonts w:ascii="Times New Roman" w:hAnsi="Times New Roman" w:cs="Times New Roman"/>
                <w:sz w:val="20"/>
                <w:szCs w:val="20"/>
              </w:rPr>
              <w:t>, Ma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e2GQkUR","properties":{"formattedCitation":"\\super 39\\nosupersub{}","plainCitation":"39","dontUpdate":true,"noteIndex":0},"citationItems":[{"id":2639,"uris":["http://zotero.org/users/4444973/items/JVIUNBXN"],"uri":["http://zotero.org/users/4444973/items/JVIUNBXN"],"itemData":{"id":2639,"type":"article-journal","abstract":"OBJECTIVE: To extend our findings from child psychiatry outpatients to child psychiatry inpatients regarding the similarity of children with a history of traumatic brain injury (TBI), particularly mild TBI, to matched children without such a history., METHOD: This is a chart review of patients consecutively admitted to a child psychiatry inpatient unit over a 5-year period. Children with TBI were matched by age, sex, race, and social class to children with no history of TBI. Axis I and II diagnoses and diagnostic clusters and use of special education services and IQ scores were compared., RESULTS: Fifty-six (8.1%) of 694 consecutive patients admitted had a definite TBI. Not one of more than 50 variables compared between TBI and control subjects was significantly different., CONCLUSION: In a child psychiatry inpatient unit, patients with a history of TBI were virtually indistinguishable from matched children without TBI. Caution should be exercised before attributing the child's problems, especially long-term problems, to the TBI unless the injury was severe or the child is exhibiting related phobic or posttraumatic stress symptomatology.","container-title":"Journal of the American Academy of Child and Adolescent Psychiatry","issue":"11","journalAbbreviation":"J Am Acad Child Adolesc Psychiatry","page":"1595-1601","title":"Traumatic brain injury in a child psychiatry inpatient population: a controlled study","volume":"36","author":[{"family":"Max","given":"J. E."},{"family":"Sharma","given":"A."},{"family":"Qurashi","given":"M. I."}],"issued":{"date-parts":[["1997"]]}}}],"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vertAlign w:val="superscript"/>
                <w:lang w:val="en-US"/>
              </w:rPr>
              <w:t xml:space="preserve"> </w:t>
            </w:r>
            <w:r>
              <w:rPr>
                <w:rFonts w:ascii="Times New Roman" w:hAnsi="Times New Roman" w:cs="Times New Roman"/>
                <w:sz w:val="20"/>
                <w:szCs w:val="20"/>
              </w:rPr>
              <w:fldChar w:fldCharType="end"/>
            </w:r>
            <w:r>
              <w:rPr>
                <w:rFonts w:ascii="Times New Roman" w:hAnsi="Times New Roman" w:cs="Times New Roman"/>
                <w:sz w:val="20"/>
                <w:szCs w:val="20"/>
              </w:rPr>
              <w:t>, Ma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DJjSvbL","properties":{"formattedCitation":"\\super 42\\nosupersub{}","plainCitation":"42","noteIndex":0},"citationItems":[{"id":2638,"uris":["http://zotero.org/users/4444973/items/ZG93RTZU"],"uri":["http://zotero.org/users/4444973/items/ZG93RTZU"],"itemData":{"id":2638,"type":"article-journal","abstract":"OBJECTIVE: To demonstrate the similarity of children with a history of traumatic brain injury (TBI), particularly mild TBI, to matched children without such a history, within a child psychiatry outpatient clinic., METHOD: This is a chart review of patients presenting to a child psychiatry outpatient clinic over a 3-year period. Children with TBI were matched by age, sex, race, and social class to children with no history of TBI. Axis I and II diagnoses, use of special education services, and IQ scores were compared., RESULTS: Seventy-four (5.6%) of 1,333 consecutive clinic cases had a definite TBI. Of these, 64 were mild. Only 3 of 59 comparisons that were made between TBI and control subjects were significant. A developmental communication disorder cluster was significantly more frequent in the TBI group. Autism and a pervasive developmental disorder cluster were significantly more frequent in the control group., CONCLUSION: In a child psychiatry clinic, patients with a history of TBI are virtually indistinguishable from matched children without TBI. Caution should be exercised before attributing the child's problems, especially long-term problems, to the TBI unless the injury was severe or the child is exhibiting related phobic or posttraumatic stress symptomatology.","container-title":"Journal of the American Academy of Child and Adolescent Psychiatry","issue":"3","journalAbbreviation":"J Am Acad Child Adolesc Psychiatry","page":"404-411","title":"Traumatic brain injury in a child psychiatry outpatient clinic: a controlled study","volume":"36","author":[{"family":"Max","given":"J. E."},{"family":"Dunisch","given":"D. L."}],"issued":{"date-parts":[["199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2</w:t>
            </w:r>
            <w:r>
              <w:rPr>
                <w:rFonts w:ascii="Times New Roman" w:hAnsi="Times New Roman" w:cs="Times New Roman"/>
                <w:sz w:val="20"/>
                <w:szCs w:val="20"/>
              </w:rPr>
              <w:fldChar w:fldCharType="end"/>
            </w:r>
            <w:r>
              <w:rPr>
                <w:rFonts w:ascii="Times New Roman" w:hAnsi="Times New Roman" w:cs="Times New Roman"/>
                <w:sz w:val="20"/>
                <w:szCs w:val="20"/>
              </w:rPr>
              <w:t>, Dohert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AdzThvu","properties":{"formattedCitation":"\\super 34\\nosupersub{}","plainCitation":"34","noteIndex":0},"citationItems":[{"id":3076,"uris":["http://zotero.org/users/4444973/items/X6FM9IRT"],"uri":["http://zotero.org/users/4444973/items/X6FM9IRT"],"itemData":{"id":3076,"type":"article-journal","abstract":"Objective.\nIndividuals who seek asylum are frequently fleeing violent persecution and may experience head injury (HI). However, little is known about the prevalence of HI in asylum seekers and refugees (ASR) despite the potential for HI to significantly affect cognitive and emotional functioning and to compromise asylum outcomes. This preliminary study investigates the prevalence of HI in ASR referred to a complex psychological trauma service.\n\nMethod.\nParticipants were 115 adult ASR referred to a community psychological trauma service with moderate to severe mental health problems associated with psychological trauma. They were screened for a history of HI using a questionnaire developed for the study. Interpreters were used when required.\n\nResults.\nThe overall prevalence of HI was 51%. At least 38% of those with HI had a moderate–severe HI that could cause persisting disability. In 53% of those with HI, the cause was torture, human trafficking or domestic violence. Repeat HI can have cumulative effects on function; it was common, and was reported in 68% of those with HI. An injury to the head was not known to mental health clinicians prior to screening in 64% of cases.\n\nConclusion.\nThe emotional and cognitive consequences of HI in ASR may increase the vulnerability of this disadvantaged group, and can be associated with neurobehavioural problems affecting daily life and may compromise asylum outcomes. Routine screening for HI in ASR is needed, as are links to neuropsychology and brain injury services for advice, assessment and intervention.","container-title":"Global Mental Health","DOI":"10.1017/gmh.2016.23","ISSN":"2054-4251","journalAbbreviation":"Glob Ment Health (Camb)","note":"PMID: 28596896\nPMCID: PMC5454765","source":"PubMed Central","title":"Head injury in asylum seekers and refugees referred with psychological trauma","URL":"https://www.ncbi.nlm.nih.gov/pmc/articles/PMC5454765/","volume":"3","author":[{"family":"Doherty","given":"S. M."},{"family":"Craig","given":"R."},{"family":"Gardani","given":"M."},{"family":"McMillan","given":"T. M."}],"accessed":{"date-parts":[["2020",8,23]]},"issued":{"date-parts":[["2016",10,3]]}}}],"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4</w:t>
            </w:r>
            <w:r>
              <w:rPr>
                <w:rFonts w:ascii="Times New Roman" w:hAnsi="Times New Roman" w:cs="Times New Roman"/>
                <w:sz w:val="20"/>
                <w:szCs w:val="20"/>
              </w:rPr>
              <w:fldChar w:fldCharType="end"/>
            </w:r>
            <w:r>
              <w:rPr>
                <w:rFonts w:ascii="Times New Roman" w:hAnsi="Times New Roman" w:cs="Times New Roman"/>
                <w:sz w:val="20"/>
                <w:szCs w:val="20"/>
              </w:rPr>
              <w:t>, Corriga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4vBeGgy","properties":{"formattedCitation":"\\super 55\\nosupersub{}","plainCitation":"55","noteIndex":0},"citationItems":[{"id":2533,"uris":["http://zotero.org/users/4444973/items/95WIJWIQ"],"uri":["http://zotero.org/users/4444973/items/95WIJWIQ"],"itemData":{"id":2533,"type":"article-journal","abstract":"OBJECTIVES: To compare diagnostic and treatment-related differences between persons participating in treatment for dually diagnosed substance use disorders and severe mental illness who have or do not have a history of traumatic brain injury (TBI)., DESIGN: Prospective cohort., INTERVENTIONS: Not applicable., PRIMARY MEASURES: Demographic information, diagnostic data, pre-treatment status, treatment participation and staff assessment of functioning., RESULTS: Seventy-two percent of participants in treatment for dually diagnosed substance use disorders and severe mental illness reported a history of at least one TBI. Participants with TBI had greater morbidity as reflected in more complex psychiatric diagnoses and greater likelihood of being diagnosed with an Axis II personality disorder. Participants with a TBI showed tendencies toward earlier onset of substance use and worse current functioning. Both a greater number of injuries and earlier age at first TBI showed some indications of being associated with worse morbidity., CONCLUSIONS: Individuals dually diagnosed with substance use disorders and severe mental illness may have a high rate of TBI, which in turn could contribute to important clinical and treatment differences. Results also suggested the need for validated methods of identifying aspects of a prior history of TBI that provide more information than presence/absence.","container-title":"Brain Injury","DOI":"10.1080/02699050801938967","issue":"3","journalAbbreviation":"Brain Inj","page":"223-231","title":"The presence and impact of traumatic brain injury among clients in treatment for co-occurring mental illness and substance abuse","volume":"22","author":[{"family":"Corrigan","given":"J. D."},{"family":"Deutschle","given":"J. J.","suffix":"Jr."}],"issued":{"date-parts":[["2008"]]}}}],"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5</w:t>
            </w:r>
            <w:r>
              <w:rPr>
                <w:rFonts w:ascii="Times New Roman" w:hAnsi="Times New Roman" w:cs="Times New Roman"/>
                <w:sz w:val="20"/>
                <w:szCs w:val="20"/>
              </w:rPr>
              <w:fldChar w:fldCharType="end"/>
            </w:r>
          </w:p>
        </w:tc>
      </w:tr>
      <w:tr w:rsidR="00E41DEC" w:rsidRPr="00006D2F" w14:paraId="081B6CD4" w14:textId="77777777" w:rsidTr="009C612E">
        <w:trPr>
          <w:trHeight w:val="170"/>
        </w:trPr>
        <w:tc>
          <w:tcPr>
            <w:tcW w:w="1843" w:type="dxa"/>
            <w:vAlign w:val="center"/>
          </w:tcPr>
          <w:p w14:paraId="042D1123"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Functioning</w:t>
            </w:r>
          </w:p>
        </w:tc>
        <w:tc>
          <w:tcPr>
            <w:tcW w:w="3407" w:type="dxa"/>
          </w:tcPr>
          <w:p w14:paraId="4FF72EA0" w14:textId="77777777" w:rsidR="00E41DEC" w:rsidRPr="00707D90"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Corriga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cWOn6b8","properties":{"formattedCitation":"\\super 55\\nosupersub{}","plainCitation":"55","noteIndex":0},"citationItems":[{"id":2533,"uris":["http://zotero.org/users/4444973/items/95WIJWIQ"],"uri":["http://zotero.org/users/4444973/items/95WIJWIQ"],"itemData":{"id":2533,"type":"article-journal","abstract":"OBJECTIVES: To compare diagnostic and treatment-related differences between persons participating in treatment for dually diagnosed substance use disorders and severe mental illness who have or do not have a history of traumatic brain injury (TBI)., DESIGN: Prospective cohort., INTERVENTIONS: Not applicable., PRIMARY MEASURES: Demographic information, diagnostic data, pre-treatment status, treatment participation and staff assessment of functioning., RESULTS: Seventy-two percent of participants in treatment for dually diagnosed substance use disorders and severe mental illness reported a history of at least one TBI. Participants with TBI had greater morbidity as reflected in more complex psychiatric diagnoses and greater likelihood of being diagnosed with an Axis II personality disorder. Participants with a TBI showed tendencies toward earlier onset of substance use and worse current functioning. Both a greater number of injuries and earlier age at first TBI showed some indications of being associated with worse morbidity., CONCLUSIONS: Individuals dually diagnosed with substance use disorders and severe mental illness may have a high rate of TBI, which in turn could contribute to important clinical and treatment differences. Results also suggested the need for validated methods of identifying aspects of a prior history of TBI that provide more information than presence/absence.","container-title":"Brain Injury","DOI":"10.1080/02699050801938967","issue":"3","journalAbbreviation":"Brain Inj","page":"223-231","title":"The presence and impact of traumatic brain injury among clients in treatment for co-occurring mental illness and substance abuse","volume":"22","author":[{"family":"Corrigan","given":"J. D."},{"family":"Deutschle","given":"J. J.","suffix":"Jr."}],"issued":{"date-parts":[["2008"]]}}}],"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5</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c>
          <w:tcPr>
            <w:tcW w:w="3411" w:type="dxa"/>
          </w:tcPr>
          <w:p w14:paraId="58C491D5" w14:textId="77777777" w:rsidR="00E41DEC" w:rsidRPr="00006D2F"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Mateo</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BWeA0od","properties":{"formattedCitation":"\\super 41\\nosupersub{}","plainCitation":"41","noteIndex":0},"citationItems":[{"id":3019,"uris":["http://zotero.org/users/4444973/items/9AERXVNN"],"uri":["http://zotero.org/users/4444973/items/9AERXVNN"],"itemData":{"id":3019,"type":"article-journal","abstract":"The purpose of this study was to compare psychiatric inpatients with and without mild traumatic brain injury (MTBI) on the variables of length of stay (LOS), number of psychiatric admissions, and change from admission to discharge on Global Assessment of Functioning (GAF). The study sample included 54 psychiatric inpatients, 18 to 65 years old, with a history of MTBI and 52 comparison psychiatric inpatients absent histories of MTBI, matched on age, sex and diagnostic category. LOS was longer for those with MTBI than for those without MTBI. This difference was statistically significant, after adjustment for matching. When adjusted for baseline GAF, this LOS difference remained statistically significant. The number of prior psychiatric admissions was 19% higher for participants with MTBI than for comparison participants, and when the LOS analysis was adjusted for this factor, it remained statistically significant. GAF change-from-baseline did not differ between the MTBI and comparison groups. Data from this study suggest that psychiatric inpatients with a history of MTBI may differ in frequency and length of hospitalization from otherwise similar inpatients without MTBI history.","container-title":"The Journal of Neuroscience Nursing: Journal of the American Association of Neuroscience Nurses","DOI":"10.1097/01376517-200502000-00005","ISSN":"0888-0395","issue":"1","journalAbbreviation":"J Neurosci Nurs","language":"eng","note":"PMID: 15794442","page":"28-33","source":"PubMed","title":"Mild traumatic brain injury in psychiatric inpatients","volume":"37","author":[{"family":"Mateo","given":"Magdalena A."},{"family":"Glod","given":"Carol A."},{"family":"Hennen","given":"John"},{"family":"Price","given":"Bruce H."},{"family":"Merrill","given":"Nancy"}],"issued":{"date-parts":[["2005",2]]}}}],"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1</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Salloum</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QidzX3I","properties":{"formattedCitation":"\\super 47\\nosupersub{}","plainCitation":"47","noteIndex":0},"citationItems":[{"id":2664,"uris":["http://zotero.org/users/4444973/items/U23PSUYQ"],"uri":["http://zotero.org/users/4444973/items/U23PSUYQ"],"itemData":{"id":2664,"type":"article-journal","abstract":"Twenty-eight head-injured psychiatrically ill patients were compared in terms of compliance with psychiatric treatment and hostility levels to a matched control group of 28 non-head-injured psychiatrically ill patients attending a community mental health clinic. Results indicated that the two groups did not differ in treatment compliance. However, the head-injured group had significantly less rapport with their therapists. Hostility measures revealed that male head-injured patients scored significantly higher on the assaultive scale; and the severity of the head injury correlated positively with levels of hostility and with reported problems at school.","container-title":"Journal of the National Medical Association","issue":"8","journalAbbreviation":"J Natl Med Assoc","page":"557-564","title":"Treatment compliance and hostility levels of head-injured psychiatric outpatients","volume":"82","author":[{"family":"Salloum","given":"I. M."},{"family":"Jenkins","given":"E. J."},{"family":"Thompson","given":"B."},{"family":"Levi","given":"D."},{"family":"Burnett","given":"Y."}],"issued":{"date-parts":[["199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7</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r w:rsidR="00E41DEC" w:rsidRPr="00006D2F" w14:paraId="03F30197" w14:textId="77777777" w:rsidTr="009C612E">
        <w:trPr>
          <w:trHeight w:val="826"/>
        </w:trPr>
        <w:tc>
          <w:tcPr>
            <w:tcW w:w="1843" w:type="dxa"/>
            <w:vAlign w:val="center"/>
          </w:tcPr>
          <w:p w14:paraId="1F2AA954"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Pr>
                <w:rFonts w:ascii="Times New Roman" w:hAnsi="Times New Roman" w:cs="Times New Roman"/>
                <w:b/>
                <w:bCs/>
                <w:sz w:val="20"/>
                <w:szCs w:val="20"/>
              </w:rPr>
              <w:t>Cognition &amp; Learning</w:t>
            </w:r>
          </w:p>
        </w:tc>
        <w:tc>
          <w:tcPr>
            <w:tcW w:w="3407" w:type="dxa"/>
          </w:tcPr>
          <w:p w14:paraId="42AECAB7"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Gargar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Evysdb2","properties":{"formattedCitation":"\\super 37\\nosupersub{}","plainCitation":"37","noteIndex":0},"citationItems":[{"id":3052,"uris":["http://zotero.org/users/4444973/items/T3XPH38J"],"uri":["http://zotero.org/users/4444973/items/T3XPH38J"],"itemData":{"id":3052,"type":"article-journal","abstract":"Clinicians completed interviews using the Ohio State University Traumatic Brain Injury Identification Method (TBI-ID) and sections of the Addiction Severity Index (ASI-Lite) with clients who were homeless and receiving community mental health services. Fifty-six percent of clients screened positive for TBI. Clients with a history of TBI were more likely to be using multiple substances, and were more likely to have, and be bothered by, family and emotional problems than clients without TBI. Homeless clients receiving mental health services may have undiagnosed TBI that could affect their ability to benefit from treatment. Such clients may require services that compensate for their cognitive deficits.","container-title":"Canadian Journal of Community Mental Health","DOI":"10.7870/cjcmh-2016-034","ISSN":"0713-3936","issue":"2","journalAbbreviation":"Can J Community Ment Health","note":"publisher: Canadian Periodical for Community Studies Inc.","page":"69-77","source":"www-cjcmh-com.myaccess.library.utoronto.ca (Atypon)","title":"Brain injury in persons with serious mental illness who have a history of chronic homelessness: Could this impact how services are delivered?","title-short":"Brain Injury in Persons With Serious Mental Illness Who Have a History of Chronic Homelessness","volume":"35","author":[{"family":"Gargaro","given":"Judith"},{"family":"Gerber","given":"Gary J."},{"family":"Nir","given":"Pamela"}],"issued":{"date-parts":[["2016",10,1]]}}}],"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7</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Feld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yqA4hgo","properties":{"formattedCitation":"\\super 53\\nosupersub{}","plainCitation":"53","noteIndex":0},"citationItems":[{"id":2586,"uris":["http://zotero.org/users/4444973/items/DMAYDLZ9"],"uri":["http://zotero.org/users/4444973/items/DMAYDLZ9"],"itemData":{"id":2586,"type":"article-journal","abstract":"PRIMARY OBJECTIVE: To examine demographic factors, childhood experiences and behaviour problems and adult psychopathology associated with a history of adult traumatic brain injury (TBI) with unconsciousness in patients with substance use disorders (SUD)., DESIGN AND METHODS: Voluntary patients (n = 550) undergoing treatment for SUD were compared for clinical and demographic variables based on report of TBI., RESULTS: Among the 218 (40%) patients reporting TBI, 61% were men. Childhood conduct problems and loss of a parent were strongly associated with adult TBI. Patients with TBI had more severe SUD and higher rates of depressive and anxiety symptoms, somatic concerns, physical trauma, attempted suicide and Antisocial Personality Disorder., CONCLUSIONS: Men have a higher rate of TBI than women, but women with SUD have an increased relative risk of TBI compared to women in the general population. Childhood conduct problems and loss of a parent in childhood may predict adult risk-taking behaviour that leads to TBI in patients with SUD. TBI is associated with higher rates of psychopathology in patients with SUD.","container-title":"Brain Injury","issue":"1","journalAbbreviation":"Brain Inj","page":"41-49","title":"Co-morbid traumatic brain injury and substance use disorder: childhood predictors and adult correlates","volume":"20","author":[{"family":"Felde","given":"A. B."},{"family":"Westermeyer","given":"J."},{"family":"Thuras","given":"P."}],"issued":{"date-parts":[["2006"]]}}}],"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3</w:t>
            </w:r>
            <w:r>
              <w:rPr>
                <w:rFonts w:ascii="Times New Roman" w:hAnsi="Times New Roman" w:cs="Times New Roman"/>
                <w:sz w:val="20"/>
                <w:szCs w:val="20"/>
              </w:rPr>
              <w:fldChar w:fldCharType="end"/>
            </w:r>
            <w:r>
              <w:rPr>
                <w:rFonts w:ascii="Times New Roman" w:hAnsi="Times New Roman" w:cs="Times New Roman"/>
                <w:sz w:val="20"/>
                <w:szCs w:val="20"/>
              </w:rPr>
              <w:t>, Bur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YZHh8Bt","properties":{"formattedCitation":"\\super 29,30\\nosupersub{}","plainCitation":"29,30","noteIndex":0},"citationItems":[{"id":2863,"uris":["http://zotero.org/users/4444973/items/UN6ZWCK6"],"uri":["http://zotero.org/users/4444973/items/UN6ZWCK6"],"itemData":{"id":2863,"type":"article-journal","abstract":"The present study was an investigation of the relationship between a self-reported history of traumatic brain injury (TBI) and psychiatric treatment outcome. TBI was hypothesized to be frequent, and subjects with TBI were hypothesized to demonstrate cognitive deficits on neuropsychological testing, and benefit less from standard psychiatric treatment. Subjects were 42 psychiatric patients with a self-reported history of TBI and 25 psychiatric patients with no history of TBI. Both groups were primarily diagnosed with a depressive disorder. All subjects were undergoing approximately 2 weeks of inpatient psychiatric treatment. Method. Subjects received neuropsychological testing and completed the Brief Symptom Inventory weekly as a measure of treatment outcome. Results. TBI was frequent in this population (66% of subjects), multiple injuries were common, and injuries were infrequently reported in subjects' medical records. Both groups performed in the average range across most neuropsychological testing; the TBI group did demonstrate decreased performance on a measure of verbal learning relative to the Control group. Both groups reported elevated psychiatric symptoms on admission. Subjects, on average, reported significantly decreased psychiatric symptoms on discharge. However, the TBI group appeared to improve less than the Control group; group status was a significant predictor of treatment outcome. Implications of this research for assessment and treatment of psychiatric disorders in patients with a history of traumatic brain injury are discussed. (PsycINFO Database Record (c) 2016 APA, all rights reserved)","container-title":"Dissertation Abstracts International: Section B: The Sciences and Engineering","issue":"12-B","journalAbbreviation":"Dissertation Abstracts International: Section B: The Sciences and Engineering","note":"publisher-place: US\npublisher: ProQuest Information &amp; Learning US","page":"7717","title":"Psychiatric treatment outcome following traumatic brain injury","volume":"57","author":[{"family":"Burg","given":"J. S."}],"issued":{"date-parts":[["1997"]]}}},{"id":2559,"uris":["http://zotero.org/users/4444973/items/7DAEXKMB"],"uri":["http://zotero.org/users/4444973/items/7DAEXKMB"],"itemData":{"id":2559,"type":"article-journal","abstract":"The relationship between self-reported history of traumatic brain injury (TBI) and psychiatric treatment outcome was investigated. TBI was hypothesized to be frequent, associated with cognitive deficits on neuropsychological testing, and less amenable to standard psychiatric treatment. Subjects were 42 psychiatric patients with a self-reported history of TBI and 25 psychiatric patients with no TBI history. Subjects received approximately 2 weeks of inpatient psychiatric treatment. Subjects received neuropsychological testing and completed the Brief Symptom Inventory weekly. TBI was frequent (66% of subjects); multiple injuries were common. Neuropsychological performance was generally average in both groups with few group differences. Subjects, on average, reported significantly decreased psychiatric symptoms on discharge. However, the TBI group appeared to improve less than the control group; group status was a significant predictor of treatment outcome. Implications of results for assessment and treatment of psychiatric disorders in patients with a history of TBI are discussed.","container-title":"Brain Injury","issue":"6","journalAbbreviation":"Brain Inj","page":"513-533","title":"Psychiatric treatment outcome following traumatic brain injury","volume":"14","author":[{"family":"Burg","given":"J. S."},{"family":"Williams","given":"R."},{"family":"Burright","given":"R. G."},{"family":"Donovick","given":"P. J."}],"issued":{"date-parts":[["200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29,30</w:t>
            </w:r>
            <w:r>
              <w:rPr>
                <w:rFonts w:ascii="Times New Roman" w:hAnsi="Times New Roman" w:cs="Times New Roman"/>
                <w:sz w:val="20"/>
                <w:szCs w:val="20"/>
              </w:rPr>
              <w:fldChar w:fldCharType="end"/>
            </w:r>
            <w:r>
              <w:rPr>
                <w:rFonts w:ascii="Times New Roman" w:hAnsi="Times New Roman" w:cs="Times New Roman"/>
                <w:sz w:val="20"/>
                <w:szCs w:val="20"/>
              </w:rPr>
              <w:t>, Ma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sxUtrbJh","properties":{"formattedCitation":"\\super 42\\nosupersub{}","plainCitation":"42","noteIndex":0},"citationItems":[{"id":2638,"uris":["http://zotero.org/users/4444973/items/ZG93RTZU"],"uri":["http://zotero.org/users/4444973/items/ZG93RTZU"],"itemData":{"id":2638,"type":"article-journal","abstract":"OBJECTIVE: To demonstrate the similarity of children with a history of traumatic brain injury (TBI), particularly mild TBI, to matched children without such a history, within a child psychiatry outpatient clinic., METHOD: This is a chart review of patients presenting to a child psychiatry outpatient clinic over a 3-year period. Children with TBI were matched by age, sex, race, and social class to children with no history of TBI. Axis I and II diagnoses, use of special education services, and IQ scores were compared., RESULTS: Seventy-four (5.6%) of 1,333 consecutive clinic cases had a definite TBI. Of these, 64 were mild. Only 3 of 59 comparisons that were made between TBI and control subjects were significant. A developmental communication disorder cluster was significantly more frequent in the TBI group. Autism and a pervasive developmental disorder cluster were significantly more frequent in the control group., CONCLUSION: In a child psychiatry clinic, patients with a history of TBI are virtually indistinguishable from matched children without TBI. Caution should be exercised before attributing the child's problems, especially long-term problems, to the TBI unless the injury was severe or the child is exhibiting related phobic or posttraumatic stress symptomatology.","container-title":"Journal of the American Academy of Child and Adolescent Psychiatry","issue":"3","journalAbbreviation":"J Am Acad Child Adolesc Psychiatry","page":"404-411","title":"Traumatic brain injury in a child psychiatry outpatient clinic: a controlled study","volume":"36","author":[{"family":"Max","given":"J. E."},{"family":"Dunisch","given":"D. L."}],"issued":{"date-parts":[["199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2</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Holtzer</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ttrxg5p","properties":{"formattedCitation":"\\super 39\\nosupersub{}","plainCitation":"39","noteIndex":0},"citationItems":[{"id":2565,"uris":["http://zotero.org/users/4444973/items/NB4VF2NY"],"uri":["http://zotero.org/users/4444973/items/NB4VF2NY"],"itemData":{"id":2565,"type":"article-journal","abstract":"The relationship between history of Traumatic Brain Injury (TBI) and BDI-2 depression scores at admission and discharge from the hospital was assessed in acutely hospitalized psychiatric patients. The participants were assigned to three groups: (1) no reported history of TBI (n = 18), (2) reported but not confirmed TBI history (n = 13), and (3) reported and confirmed TBI history (n = 15). It was found that confirmed history of TBI was associated with elevated BDI-2 depression scores. In contrast, the non-confirmed TBI group was characterized by over-reporting of psychological distress, as measured by MMPI-2 validity indices, 100% prevalence of alcohol use history, and depression scores that were intermediate between the control and confirmed TBI groups.","container-title":"Brain Injury","issue":"11","journalAbbreviation":"Brain Injury","page":"959-973","title":"Behavioural differences between psychiatric patients with confirmed versus non-confirmed traumatic brain injuries","volume":"14","author":[{"family":"Holtzer","given":"R."},{"family":"Burright","given":"R. G."},{"family":"Lynn","given":"S. J."},{"family":"Donovick","given":"P. J."}],"issued":{"date-parts":[["200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9</w:t>
            </w:r>
            <w:r>
              <w:rPr>
                <w:rFonts w:ascii="Times New Roman" w:hAnsi="Times New Roman" w:cs="Times New Roman"/>
                <w:sz w:val="20"/>
                <w:szCs w:val="20"/>
              </w:rPr>
              <w:fldChar w:fldCharType="end"/>
            </w:r>
            <w:r>
              <w:rPr>
                <w:rFonts w:ascii="Times New Roman" w:hAnsi="Times New Roman" w:cs="Times New Roman"/>
                <w:sz w:val="20"/>
                <w:szCs w:val="20"/>
              </w:rPr>
              <w:t>, Walker</w:t>
            </w:r>
            <w:r w:rsidRPr="00006D2F">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O7ehA75","properties":{"formattedCitation":"\\super 49\\nosupersub{}","plainCitation":"49","noteIndex":0},"citationItems":[{"id":16,"uris":["http://zotero.org/users/4444973/items/ZR3XGANV"],"uri":["http://zotero.org/users/4444973/items/ZR3XGANV"],"itemData":{"id":16,"type":"article-journal","abstract":"OBJECTIVES: To examine clinical characteristics of clients in state-funded substance abuse treatment who report traumatic brain injury with loss of consciousness (TBI-LOC).\nPARTICIPANTS: Adult clients (N = 7784) entering state-funded substance abuse treatment in a rural state during a 12-month period. MEASUREMENT TOOLS: Substance use and mental health problems were measured using the federal Substance Abuse and Mental Health Services Administration (SAMHSA) adaptation of the Addiction Severity index (ASI). A brain injury screening question was used to determine the number of TBI-LOCs in a client's lifetime.\nDESIGN: Cross-sectional study of intake characteristics as part of a state-mandated treatment outcome study.\nRESULTS: Almost one-third (31.7%) of substance abuse treatment clients reported 1 or more TBI-LOCs. The clients reporting 2 or more TBI-LOCs were more likely than clients with none or 1 TBI-LOC to have serious mental health problems (ie, depression, anxiety, hallucinations, and suicidal thoughts and attempts), trouble controlling violent behavior, trouble concentrating or remembering, and more months of use of most substances. When depression and anxiety were held constant, and controlling for race and gender, clients with TBI-LOC had more months of marijuana and tranquilizer use.\nCONCLUSIONS: Findings suggest that treatment providers may need to be attentive to the complex conditions that co-occur with TBI-LOC. Future research should examine whether there are differences in treatment outcome for clients reporting TBI-LOC.","container-title":"The Journal of Head Trauma Rehabilitation","DOI":"10.1097/01.HTR.0000300231.90619.50","ISSN":"0885-9701","issue":"6","journalAbbreviation":"J Head Trauma Rehabil","language":"eng","note":"PMID: 18025968","page":"360-367","source":"PubMed","title":"Screening substance abuse treatment clients for traumatic brain injury: prevalence and characteristics","title-short":"Screening substance abuse treatment clients for traumatic brain injury","volume":"22","author":[{"family":"Walker","given":"Robert"},{"family":"Cole","given":"Jennifer E."},{"family":"Logan","given":"T. K."},{"family":"Corrigan","given":"John D."}],"issued":{"date-parts":[["2007",12]]}}}],"schema":"https://github.com/citation-style-language/schema/raw/master/csl-citation.json"} </w:instrText>
            </w:r>
            <w:r w:rsidRPr="00006D2F">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9</w:t>
            </w:r>
            <w:r w:rsidRPr="00006D2F">
              <w:rPr>
                <w:rFonts w:ascii="Times New Roman" w:hAnsi="Times New Roman" w:cs="Times New Roman"/>
                <w:sz w:val="20"/>
                <w:szCs w:val="20"/>
              </w:rPr>
              <w:fldChar w:fldCharType="end"/>
            </w:r>
            <w:r>
              <w:rPr>
                <w:rFonts w:ascii="Times New Roman" w:hAnsi="Times New Roman" w:cs="Times New Roman"/>
                <w:sz w:val="20"/>
                <w:szCs w:val="20"/>
              </w:rPr>
              <w:t>, Fo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1aLtRBS","properties":{"formattedCitation":"\\super 36\\nosupersub{}","plainCitation":"36","noteIndex":0},"citationItems":[{"id":2786,"uris":["http://zotero.org/users/4444973/items/77EVIWVX"],"uri":["http://zotero.org/users/4444973/items/77EVIWVX"],"itemData":{"id":2786,"type":"article-journal","abstract":"This study was intended to provide a normative comparison base for estimating the rates of neuropsychological symptoms in psychiatric patients. Four hundred individuals seeking psychotherapy were administered a checklist composed of symptoms reported to be common in the post-concussional syndrome (PCS). Of the entire sample, 9% of the patients reported a recent history of bumping their head (BUMP), 3.5% reported being knocked out (LOC), and 9% were involved in a lawsuit (LITS). Many, but not all of the PCS symptoms were as common among the BUMP and LITS groups as the LOC group. There are suggestions that some PCS symptoms are related to head trauma while others reflect situational variables or general psychological distress.","container-title":"Clinical Neuropsychologist","issue":"1","journalAbbreviation":"Clin Neuropsychol","note":"publisher-place: Netherlands\npublisher: Psychology Press Ltd (4 Park Square, Milton Park, Abingdon, Oxfordshire OX14 4RN, United Kingdom)","page":"89-92","title":"Post-concussive symptoms: Base rates and etiology in psychiatric patients","volume":"9","author":[{"family":"Fox","given":"D. D."},{"family":"Lees-Haley","given":"P. R."},{"family":"Earnest","given":"K."},{"family":"Dolezal-Wood","given":"S."}],"issued":{"date-parts":[["1995"]]}}}],"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6</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Popp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4a2efWY","properties":{"formattedCitation":"\\super 46\\nosupersub{}","plainCitation":"46","noteIndex":0},"citationItems":[{"id":2810,"uris":["http://zotero.org/users/4444973/items/MJ77FPYG"],"uri":["http://zotero.org/users/4444973/items/MJ77FPYG"],"itemData":{"id":2810,"type":"article-journal","abstract":"Over a century ago, psychiatrists such as Griesinger considered all mental illnesses to be brain diseases. Psychiatry and psychology in intervening decades turned to the belief that mental illness could be dichotomized as organic versus functional. Recently, the old idea has reemerged as an assumption. At present, there is strong evidence supporting a high prevalence of neuropathological indicators, including traumatic brain injury (TBI), in otherwise unselected depressed psychiatric patients, and a high rate of depression among TBI victims. In addition, many studies have identified cognitive and neuropsychological deficits in depressed patients, though none has examined this issue in depressed patients with a differential history of TBI. In order to examine the neuropsychological functioning of depressed, psychiatric patients with and without a reported history of TBI, the present study compared the cognitive performance of 34 depressed patients with a history of mild TBI to that of 26 patients without that history. The two groups comprising the present sample were comparable in age, education, and mood state. Contrary to expectations, results indicated that prospectively-recruited major depression patients with a differential self-reported history of mild TBI performed similarly on measures of object naming, verbal learning and memory, and executive functioning. Both groups evidenced below-mean performance on normed cognitive measures, consistent with literature in depressed samples. The findings are consistent with the argument that mild TBI is not associated with permanent brain damage. (PsycINFO Database Record (c) 2016 APA, all rights reserved)","container-title":"Dissertation Abstracts International: Section B: The Sciences and Engineering","issue":"8-B","journalAbbreviation":"Dissertation Abstracts International: Section B: The Sciences and Engineering","note":"publisher-place: US\npublisher: ProQuest Information &amp; Learning US","page":"3934","title":"Neuropsychological functioning in acute, depressed psychiatric patients with and without a reported history of TBI","volume":"63","author":[{"family":"Poppe","given":"Christopher John"}],"issued":{"date-parts":[["2003"]]}}}],"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6</w:t>
            </w:r>
            <w:r>
              <w:rPr>
                <w:rFonts w:ascii="Times New Roman" w:hAnsi="Times New Roman" w:cs="Times New Roman"/>
                <w:sz w:val="20"/>
                <w:szCs w:val="20"/>
              </w:rPr>
              <w:fldChar w:fldCharType="end"/>
            </w:r>
          </w:p>
        </w:tc>
        <w:tc>
          <w:tcPr>
            <w:tcW w:w="3411" w:type="dxa"/>
          </w:tcPr>
          <w:p w14:paraId="46A3A818" w14:textId="77777777" w:rsidR="00E41DEC"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Corriga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uZtpQlN","properties":{"formattedCitation":"\\super 55\\nosupersub{}","plainCitation":"55","noteIndex":0},"citationItems":[{"id":2533,"uris":["http://zotero.org/users/4444973/items/95WIJWIQ"],"uri":["http://zotero.org/users/4444973/items/95WIJWIQ"],"itemData":{"id":2533,"type":"article-journal","abstract":"OBJECTIVES: To compare diagnostic and treatment-related differences between persons participating in treatment for dually diagnosed substance use disorders and severe mental illness who have or do not have a history of traumatic brain injury (TBI)., DESIGN: Prospective cohort., INTERVENTIONS: Not applicable., PRIMARY MEASURES: Demographic information, diagnostic data, pre-treatment status, treatment participation and staff assessment of functioning., RESULTS: Seventy-two percent of participants in treatment for dually diagnosed substance use disorders and severe mental illness reported a history of at least one TBI. Participants with TBI had greater morbidity as reflected in more complex psychiatric diagnoses and greater likelihood of being diagnosed with an Axis II personality disorder. Participants with a TBI showed tendencies toward earlier onset of substance use and worse current functioning. Both a greater number of injuries and earlier age at first TBI showed some indications of being associated with worse morbidity., CONCLUSIONS: Individuals dually diagnosed with substance use disorders and severe mental illness may have a high rate of TBI, which in turn could contribute to important clinical and treatment differences. Results also suggested the need for validated methods of identifying aspects of a prior history of TBI that provide more information than presence/absence.","container-title":"Brain Injury","DOI":"10.1080/02699050801938967","issue":"3","journalAbbreviation":"Brain Inj","page":"223-231","title":"The presence and impact of traumatic brain injury among clients in treatment for co-occurring mental illness and substance abuse","volume":"22","author":[{"family":"Corrigan","given":"J. D."},{"family":"Deutschle","given":"J. J.","suffix":"Jr."}],"issued":{"date-parts":[["2008"]]}}}],"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5</w:t>
            </w:r>
            <w:r>
              <w:rPr>
                <w:rFonts w:ascii="Times New Roman" w:hAnsi="Times New Roman" w:cs="Times New Roman"/>
                <w:sz w:val="20"/>
                <w:szCs w:val="20"/>
              </w:rPr>
              <w:fldChar w:fldCharType="end"/>
            </w:r>
            <w:r>
              <w:rPr>
                <w:rFonts w:ascii="Times New Roman" w:hAnsi="Times New Roman" w:cs="Times New Roman"/>
                <w:sz w:val="20"/>
                <w:szCs w:val="20"/>
              </w:rPr>
              <w:t>, Max</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Ip4uhGy","properties":{"formattedCitation":"\\super 43\\nosupersub{}","plainCitation":"43","noteIndex":0},"citationItems":[{"id":2639,"uris":["http://zotero.org/users/4444973/items/JVIUNBXN"],"uri":["http://zotero.org/users/4444973/items/JVIUNBXN"],"itemData":{"id":2639,"type":"article-journal","abstract":"OBJECTIVE: To extend our findings from child psychiatry outpatients to child psychiatry inpatients regarding the similarity of children with a history of traumatic brain injury (TBI), particularly mild TBI, to matched children without such a history., METHOD: This is a chart review of patients consecutively admitted to a child psychiatry inpatient unit over a 5-year period. Children with TBI were matched by age, sex, race, and social class to children with no history of TBI. Axis I and II diagnoses and diagnostic clusters and use of special education services and IQ scores were compared., RESULTS: Fifty-six (8.1%) of 694 consecutive patients admitted had a definite TBI. Not one of more than 50 variables compared between TBI and control subjects was significantly different., CONCLUSION: In a child psychiatry inpatient unit, patients with a history of TBI were virtually indistinguishable from matched children without TBI. Caution should be exercised before attributing the child's problems, especially long-term problems, to the TBI unless the injury was severe or the child is exhibiting related phobic or posttraumatic stress symptomatology.","container-title":"Journal of the American Academy of Child and Adolescent Psychiatry","issue":"11","journalAbbreviation":"J Am Acad Child Adolesc Psychiatry","page":"1595-1601","title":"Traumatic brain injury in a child psychiatry inpatient population: a controlled study","volume":"36","author":[{"family":"Max","given":"J. E."},{"family":"Sharma","given":"A."},{"family":"Qurashi","given":"M. I."}],"issued":{"date-parts":[["199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3</w:t>
            </w:r>
            <w:r>
              <w:rPr>
                <w:rFonts w:ascii="Times New Roman" w:hAnsi="Times New Roman" w:cs="Times New Roman"/>
                <w:sz w:val="20"/>
                <w:szCs w:val="20"/>
              </w:rPr>
              <w:fldChar w:fldCharType="end"/>
            </w:r>
            <w:r>
              <w:rPr>
                <w:rFonts w:ascii="Times New Roman" w:hAnsi="Times New Roman" w:cs="Times New Roman"/>
                <w:sz w:val="20"/>
                <w:szCs w:val="20"/>
              </w:rPr>
              <w:t>, Mallo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nTLhrlW","properties":{"formattedCitation":"\\super 51\\nosupersub{}","plainCitation":"51","noteIndex":0},"citationItems":[{"id":2598,"uris":["http://zotero.org/users/4444973/items/Z7GM2HSK"],"uri":["http://zotero.org/users/4444973/items/Z7GM2HSK"],"itemData":{"id":2598,"type":"article-journal","abstract":"Persons displaying Antisocial Personality Disorder (ASP) may be at risk for neuropsychological impairment due to a number of developmental and later life experiences to which they are prone. Thirty substance abusers meeting research criteria for ASP were compared to a demographically matched non-ASP cohort on neuropsychological test performance. The ASP subjects were found to have a higher prevalence of neuropsychological deficit. The groups were then compared on factors which might lead to brain impairment. Presence of ASP was associated with earlier and heavier past drinking patterns, more negative health and behavioral effects of alcohol abuse, and greater abuse of other drugs in addition to alcohol. The ASP alcoholics also reported a high prevalence of serious head injury (58%), although they did not differ from non-ASP alcoholics in this regard. Implications for the neuropsychology of alcoholism and for treatment are discussed.","container-title":"Addictive Behaviors","issue":"5","journalAbbreviation":"Addict Behav","page":"431-438","title":"Determinants of neuropsychological impairment in antisocial substance abusers","volume":"15","author":[{"family":"Malloy","given":"P."},{"family":"Noel","given":"N."},{"family":"Longabaugh","given":"R."},{"family":"Beattie","given":"M."}],"issued":{"date-parts":[["1990"]]}}}],"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1</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Albicini</w:t>
            </w:r>
            <w:proofErr w:type="spellEnd"/>
            <w:r w:rsidRPr="00D03D4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4EvPE9r","properties":{"formattedCitation":"\\super 31\\nosupersub{}","plainCitation":"31","noteIndex":0},"citationItems":[{"id":3009,"uris":["http://zotero.org/users/4444973/items/6BWS5EV7"],"uri":["http://zotero.org/users/4444973/items/6BWS5EV7"],"itemData":{"id":3009,"type":"article-journal","container-title":"Journal of Mental Health","DOI":"10.1080/09638237.2017.1385733","ISSN":"0963-8237, 1360-0567","journalAbbreviation":"J Ment Health","language":"en","source":"DOI.org (Crossref)","title":"The prevalence of traumatic brain injury, comorbid anxiety and other psychiatric disorders in an outpatient child and adolescent mental health service","URL":"https://www.tandfonline.com/doi/full/10.1080/09638237.2017.1385733","volume":"Epub ahead of print","author":[{"family":"Albicini","given":"Michelle"},{"family":"Eggleston","given":"Matthew"},{"family":"McKinlay","given":"Audrey"}],"accessed":{"date-parts":[["2020",8,12]]},"issued":{"date-parts":[["2017"]]}}}],"schema":"https://github.com/citation-style-language/schema/raw/master/csl-citation.json"} </w:instrText>
            </w:r>
            <w:r w:rsidRPr="00D03D40">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1</w:t>
            </w:r>
            <w:r w:rsidRPr="00D03D40">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0F7483DA" w14:textId="77777777" w:rsidR="00E41DEC" w:rsidRPr="00006D2F" w:rsidRDefault="00E41DEC" w:rsidP="00E41DEC">
            <w:pPr>
              <w:spacing w:line="360" w:lineRule="auto"/>
              <w:contextualSpacing/>
              <w:rPr>
                <w:rFonts w:ascii="Times New Roman" w:hAnsi="Times New Roman" w:cs="Times New Roman"/>
                <w:sz w:val="20"/>
                <w:szCs w:val="20"/>
              </w:rPr>
            </w:pPr>
          </w:p>
        </w:tc>
      </w:tr>
      <w:tr w:rsidR="00E41DEC" w:rsidRPr="00006D2F" w14:paraId="63ECD7DD" w14:textId="77777777" w:rsidTr="009C612E">
        <w:trPr>
          <w:trHeight w:val="449"/>
        </w:trPr>
        <w:tc>
          <w:tcPr>
            <w:tcW w:w="1843" w:type="dxa"/>
            <w:vAlign w:val="center"/>
          </w:tcPr>
          <w:p w14:paraId="1C90A499"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Risk to self</w:t>
            </w:r>
          </w:p>
        </w:tc>
        <w:tc>
          <w:tcPr>
            <w:tcW w:w="3407" w:type="dxa"/>
          </w:tcPr>
          <w:p w14:paraId="74073189" w14:textId="77777777" w:rsidR="00E41DEC" w:rsidRPr="00006D2F" w:rsidRDefault="00E41DEC" w:rsidP="00E41DEC">
            <w:pPr>
              <w:spacing w:line="360" w:lineRule="auto"/>
              <w:contextualSpacing/>
              <w:rPr>
                <w:rFonts w:ascii="Times New Roman" w:hAnsi="Times New Roman" w:cs="Times New Roman"/>
                <w:sz w:val="20"/>
                <w:szCs w:val="20"/>
              </w:rPr>
            </w:pPr>
            <w:r>
              <w:rPr>
                <w:rFonts w:ascii="Times New Roman" w:hAnsi="Times New Roman" w:cs="Times New Roman"/>
                <w:sz w:val="20"/>
                <w:szCs w:val="20"/>
              </w:rPr>
              <w:t>Hawle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ZXwAxqW","properties":{"formattedCitation":"\\super 57\\nosupersub{}","plainCitation":"57","noteIndex":0},"citationItems":[{"id":2812,"uris":["http://zotero.org/users/4444973/items/L5IXYSD8"],"uri":["http://zotero.org/users/4444973/items/L5IXYSD8"],"itemData":{"id":2812,"type":"article-journal","abstract":"Examined the incidence of head injury (HI) among mentally disordered offenders (MDOs) in medium secure units (MSUs), and discusses the hypothesis that patients with a history of HI are more difficult to discharge than patients without HI. 113 MDOs (aged 14-71 yrs) being discharged to community settings from 5 MSUs in England completed questionnaires and interviews concerning previous HIs, offending history, and discharge planning. Additional collected data included clinical casenotes. Results show that more Ss with HI than Ss without HI had a violent index offence. Risk assessments carried out prior to discharge showed HI Ss to be at greater risk of violence to others and of self-harm than Ss without HI. All but 2 HI Ss were difficult to discharge, compared to 52 82.5% in the non-HI group. It is concluded that information on previous HI should be collected on admission to MSUs and considered when planning for discharge. (PsycINFO Database Record (c) 2016 APA, all rights reserved)","container-title":"Brain Injury","DOI":"10.1080/0269905031000089341","issue":"9","journalAbbreviation":"Brain Injur","note":"publisher-place: United Kingdom\npublisher: Taylor &amp; Francis United Kingdom","page":"743-758","title":"Mentally disordered offenders with a history of previous head injury: Are they more difficult to discharge?","volume":"17","author":[{"family":"Hawley","given":"Carol A."},{"family":"Maden","given":"Anthony"},{"family":"Ahmed","given":"Bach-y-Rita"}],"issued":{"date-parts":[["2003"]]}}}],"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57</w:t>
            </w:r>
            <w:r>
              <w:rPr>
                <w:rFonts w:ascii="Times New Roman" w:hAnsi="Times New Roman" w:cs="Times New Roman"/>
                <w:sz w:val="20"/>
                <w:szCs w:val="20"/>
              </w:rPr>
              <w:fldChar w:fldCharType="end"/>
            </w:r>
            <w:r>
              <w:rPr>
                <w:rFonts w:ascii="Times New Roman" w:hAnsi="Times New Roman" w:cs="Times New Roman"/>
                <w:sz w:val="20"/>
                <w:szCs w:val="20"/>
              </w:rPr>
              <w:t>, Walke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sblSqu4","properties":{"formattedCitation":"\\super 49\\nosupersub{}","plainCitation":"49","noteIndex":0},"citationItems":[{"id":16,"uris":["http://zotero.org/users/4444973/items/ZR3XGANV"],"uri":["http://zotero.org/users/4444973/items/ZR3XGANV"],"itemData":{"id":16,"type":"article-journal","abstract":"OBJECTIVES: To examine clinical characteristics of clients in state-funded substance abuse treatment who report traumatic brain injury with loss of consciousness (TBI-LOC).\nPARTICIPANTS: Adult clients (N = 7784) entering state-funded substance abuse treatment in a rural state during a 12-month period. MEASUREMENT TOOLS: Substance use and mental health problems were measured using the federal Substance Abuse and Mental Health Services Administration (SAMHSA) adaptation of the Addiction Severity index (ASI). A brain injury screening question was used to determine the number of TBI-LOCs in a client's lifetime.\nDESIGN: Cross-sectional study of intake characteristics as part of a state-mandated treatment outcome study.\nRESULTS: Almost one-third (31.7%) of substance abuse treatment clients reported 1 or more TBI-LOCs. The clients reporting 2 or more TBI-LOCs were more likely than clients with none or 1 TBI-LOC to have serious mental health problems (ie, depression, anxiety, hallucinations, and suicidal thoughts and attempts), trouble controlling violent behavior, trouble concentrating or remembering, and more months of use of most substances. When depression and anxiety were held constant, and controlling for race and gender, clients with TBI-LOC had more months of marijuana and tranquilizer use.\nCONCLUSIONS: Findings suggest that treatment providers may need to be attentive to the complex conditions that co-occur with TBI-LOC. Future research should examine whether there are differences in treatment outcome for clients reporting TBI-LOC.","container-title":"The Journal of Head Trauma Rehabilitation","DOI":"10.1097/01.HTR.0000300231.90619.50","ISSN":"0885-9701","issue":"6","journalAbbreviation":"J Head Trauma Rehabil","language":"eng","note":"PMID: 18025968","page":"360-367","source":"PubMed","title":"Screening substance abuse treatment clients for traumatic brain injury: prevalence and characteristics","title-short":"Screening substance abuse treatment clients for traumatic brain injury","volume":"22","author":[{"family":"Walker","given":"Robert"},{"family":"Cole","given":"Jennifer E."},{"family":"Logan","given":"T. K."},{"family":"Corrigan","given":"John D."}],"issued":{"date-parts":[["2007",12]]}}}],"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49</w:t>
            </w:r>
            <w:r>
              <w:rPr>
                <w:rFonts w:ascii="Times New Roman" w:hAnsi="Times New Roman" w:cs="Times New Roman"/>
                <w:sz w:val="20"/>
                <w:szCs w:val="20"/>
              </w:rPr>
              <w:fldChar w:fldCharType="end"/>
            </w:r>
          </w:p>
        </w:tc>
        <w:tc>
          <w:tcPr>
            <w:tcW w:w="3411" w:type="dxa"/>
          </w:tcPr>
          <w:p w14:paraId="53043833"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Albicini</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hTOVxVA","properties":{"formattedCitation":"\\super 31\\nosupersub{}","plainCitation":"31","noteIndex":0},"citationItems":[{"id":3009,"uris":["http://zotero.org/users/4444973/items/6BWS5EV7"],"uri":["http://zotero.org/users/4444973/items/6BWS5EV7"],"itemData":{"id":3009,"type":"article-journal","container-title":"Journal of Mental Health","DOI":"10.1080/09638237.2017.1385733","ISSN":"0963-8237, 1360-0567","journalAbbreviation":"J Ment Health","language":"en","source":"DOI.org (Crossref)","title":"The prevalence of traumatic brain injury, comorbid anxiety and other psychiatric disorders in an outpatient child and adolescent mental health service","URL":"https://www.tandfonline.com/doi/full/10.1080/09638237.2017.1385733","volume":"Epub ahead of print","author":[{"family":"Albicini","given":"Michelle"},{"family":"Eggleston","given":"Matthew"},{"family":"McKinlay","given":"Audrey"}],"accessed":{"date-parts":[["2020",8,12]]},"issued":{"date-parts":[["2017"]]}}}],"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1</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Gargar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FbAFm7U","properties":{"formattedCitation":"\\super 37\\nosupersub{}","plainCitation":"37","noteIndex":0},"citationItems":[{"id":3052,"uris":["http://zotero.org/users/4444973/items/T3XPH38J"],"uri":["http://zotero.org/users/4444973/items/T3XPH38J"],"itemData":{"id":3052,"type":"article-journal","abstract":"Clinicians completed interviews using the Ohio State University Traumatic Brain Injury Identification Method (TBI-ID) and sections of the Addiction Severity Index (ASI-Lite) with clients who were homeless and receiving community mental health services. Fifty-six percent of clients screened positive for TBI. Clients with a history of TBI were more likely to be using multiple substances, and were more likely to have, and be bothered by, family and emotional problems than clients without TBI. Homeless clients receiving mental health services may have undiagnosed TBI that could affect their ability to benefit from treatment. Such clients may require services that compensate for their cognitive deficits.","container-title":"Canadian Journal of Community Mental Health","DOI":"10.7870/cjcmh-2016-034","ISSN":"0713-3936","issue":"2","journalAbbreviation":"Can J Community Ment Health","note":"publisher: Canadian Periodical for Community Studies Inc.","page":"69-77","source":"www-cjcmh-com.myaccess.library.utoronto.ca (Atypon)","title":"Brain injury in persons with serious mental illness who have a history of chronic homelessness: Could this impact how services are delivered?","title-short":"Brain Injury in Persons With Serious Mental Illness Who Have a History of Chronic Homelessness","volume":"35","author":[{"family":"Gargaro","given":"Judith"},{"family":"Gerber","given":"Gary J."},{"family":"Nir","given":"Pamela"}],"issued":{"date-parts":[["2016",10,1]]}}}],"schema":"https://github.com/citation-style-language/schema/raw/master/csl-citation.json"} </w:instrText>
            </w:r>
            <w:r>
              <w:rPr>
                <w:rFonts w:ascii="Times New Roman" w:hAnsi="Times New Roman" w:cs="Times New Roman"/>
                <w:sz w:val="20"/>
                <w:szCs w:val="20"/>
              </w:rPr>
              <w:fldChar w:fldCharType="separate"/>
            </w:r>
            <w:r w:rsidRPr="0020460E">
              <w:rPr>
                <w:rFonts w:ascii="Times New Roman" w:hAnsi="Times New Roman" w:cs="Times New Roman"/>
                <w:sz w:val="20"/>
                <w:vertAlign w:val="superscript"/>
                <w:lang w:val="en-US"/>
              </w:rPr>
              <w:t>37</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Drang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4IdskZe","properties":{"formattedCitation":"\\super 35\\nosupersub{}","plainCitation":"35","noteIndex":0},"citationItems":[{"id":3012,"uris":["http://zotero.org/users/4444973/items/BSRFQUBT"],"uri":["http://zotero.org/users/4444973/items/BSRFQUBT"],"itemData":{"id":3012,"type":"article-journal","abstract":"BACKGROUND: About one in ten diagnosed with bipolar disorder (BD) has experienced a premorbid traumatic brain injury (TBI), while not fulfilling the criteria of bipolar and related disorder due to another medical condition (BD due to TBI). We investigated whether these patients have similar clinical characteristics as previously described in BD due to TBI (i.e. more aggression and irritability and an increased hypomania/mania:depression ratio) and other distinct clinical characteristics.\nMETHODS: Five hundred five patients diagnosed with BD type I, type II, or not otherwise specified, or cyclothymia were interviewed about family, medical, and psychiatric history, and assessed with the Young Mania Rating Scale (YMRS) and the Inventory of Depressive Symptoms Clinician Rated 30 (IDS-C30). Principal component analyses of YMRS and IDS-C30 were conducted. Bivariate analyses and logistic regression analyses were used to compare clinical characteristics between patients with (n = 37) and without (n = 468) premorbid TBI.\nRESULTS: Premorbid TBI was associated with a higher YMRS disruptive component score (OR 1.7, 95% CI 1.1-2.4, p = 0.0077) and more comorbid migraine (OR 4.6, 95% CI 1.9-11, p = 0.00090) independently of several possible confounders. Items on disruptive/aggressive behaviour and irritability had the highest loadings on the YMRS disruptive component. Premorbid TBI was not associated with an increased hypomania/mania:depression ratio.\nCONCLUSIONS: Disruptive symptoms and comorbid migraine characterize BD with premorbid TBI. Further studies should examine whether the partial phenomenological overlap with BD due to TBI could be explained by a continuum of pathophysiological effects of TBI across the diagnostic dichotomy. Trial registration ClinicalTrials.gov: NCT00201526. Registered September 2005 (retrospectively registered).","container-title":"International Journal of Bipolar Disorders","DOI":"10.1186/s40345-018-0128-6","ISSN":"2194-7511","issue":"1","journalAbbreviation":"Int J Bipolar Disord","language":"eng","note":"PMID: 30198055\nPMCID: PMC6162005","page":"19","source":"PubMed","title":"Clinical characteristics of patients with bipolar disorder and premorbid traumatic brain injury: a cross-sectional study","title-short":"Clinical characteristics of patients with bipolar disorder and premorbid traumatic brain injury","volume":"6","author":[{"family":"Drange","given":"Ole Kristian"},{"family":"Vaaler","given":"Arne Einar"},{"family":"Morken","given":"Gunnar"},{"family":"Andreassen","given":"Ole Andreas"},{"family":"Malt","given":"Ulrik Fredrik"},{"family":"Finseth","given":"Per Ivar"}],"issued":{"date-parts":[["2018",9,10]]}}}],"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35</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Felde</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NmGEzw3","properties":{"formattedCitation":"\\super 53\\nosupersub{}","plainCitation":"53","noteIndex":0},"citationItems":[{"id":2586,"uris":["http://zotero.org/users/4444973/items/DMAYDLZ9"],"uri":["http://zotero.org/users/4444973/items/DMAYDLZ9"],"itemData":{"id":2586,"type":"article-journal","abstract":"PRIMARY OBJECTIVE: To examine demographic factors, childhood experiences and behaviour problems and adult psychopathology associated with a history of adult traumatic brain injury (TBI) with unconsciousness in patients with substance use disorders (SUD)., DESIGN AND METHODS: Voluntary patients (n = 550) undergoing treatment for SUD were compared for clinical and demographic variables based on report of TBI., RESULTS: Among the 218 (40%) patients reporting TBI, 61% were men. Childhood conduct problems and loss of a parent were strongly associated with adult TBI. Patients with TBI had more severe SUD and higher rates of depressive and anxiety symptoms, somatic concerns, physical trauma, attempted suicide and Antisocial Personality Disorder., CONCLUSIONS: Men have a higher rate of TBI than women, but women with SUD have an increased relative risk of TBI compared to women in the general population. Childhood conduct problems and loss of a parent in childhood may predict adult risk-taking behaviour that leads to TBI in patients with SUD. TBI is associated with higher rates of psychopathology in patients with SUD.","container-title":"Brain Injury","issue":"1","journalAbbreviation":"Brain Inj","page":"41-49","title":"Co-morbid traumatic brain injury and substance use disorder: childhood predictors and adult correlates","volume":"20","author":[{"family":"Felde","given":"A. B."},{"family":"Westermeyer","given":"J."},{"family":"Thuras","given":"P."}],"issued":{"date-parts":[["2006"]]}}}],"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53</w:t>
            </w:r>
            <w:r>
              <w:rPr>
                <w:rFonts w:ascii="Times New Roman" w:hAnsi="Times New Roman" w:cs="Times New Roman"/>
                <w:sz w:val="20"/>
                <w:szCs w:val="20"/>
              </w:rPr>
              <w:fldChar w:fldCharType="end"/>
            </w:r>
          </w:p>
        </w:tc>
      </w:tr>
      <w:tr w:rsidR="00E41DEC" w:rsidRPr="00006D2F" w14:paraId="4E3FF6D2" w14:textId="77777777" w:rsidTr="009C612E">
        <w:trPr>
          <w:trHeight w:val="555"/>
        </w:trPr>
        <w:tc>
          <w:tcPr>
            <w:tcW w:w="1843" w:type="dxa"/>
            <w:vAlign w:val="center"/>
          </w:tcPr>
          <w:p w14:paraId="1022233D" w14:textId="77777777" w:rsidR="00E41DEC" w:rsidRPr="00FB7B25" w:rsidRDefault="00E41DEC" w:rsidP="00E41DEC">
            <w:pPr>
              <w:spacing w:line="360" w:lineRule="auto"/>
              <w:contextualSpacing/>
              <w:jc w:val="center"/>
              <w:rPr>
                <w:rFonts w:ascii="Times New Roman" w:hAnsi="Times New Roman" w:cs="Times New Roman"/>
                <w:b/>
                <w:bCs/>
                <w:sz w:val="20"/>
                <w:szCs w:val="20"/>
              </w:rPr>
            </w:pPr>
            <w:r w:rsidRPr="00FB7B25">
              <w:rPr>
                <w:rFonts w:ascii="Times New Roman" w:hAnsi="Times New Roman" w:cs="Times New Roman"/>
                <w:b/>
                <w:bCs/>
                <w:sz w:val="20"/>
                <w:szCs w:val="20"/>
              </w:rPr>
              <w:t>Risk to others</w:t>
            </w:r>
          </w:p>
        </w:tc>
        <w:tc>
          <w:tcPr>
            <w:tcW w:w="3407" w:type="dxa"/>
          </w:tcPr>
          <w:p w14:paraId="08AE887F" w14:textId="77777777" w:rsidR="00E41DEC" w:rsidRPr="00006D2F" w:rsidRDefault="00E41DEC" w:rsidP="00E41DEC">
            <w:pPr>
              <w:spacing w:line="360" w:lineRule="auto"/>
              <w:contextualSpacing/>
              <w:rPr>
                <w:rFonts w:ascii="Times New Roman" w:hAnsi="Times New Roman" w:cs="Times New Roman"/>
                <w:sz w:val="20"/>
                <w:szCs w:val="20"/>
              </w:rPr>
            </w:pPr>
            <w:proofErr w:type="spellStart"/>
            <w:r>
              <w:rPr>
                <w:rFonts w:ascii="Times New Roman" w:hAnsi="Times New Roman" w:cs="Times New Roman"/>
                <w:sz w:val="20"/>
                <w:szCs w:val="20"/>
              </w:rPr>
              <w:t>Gargar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MNgdBy9","properties":{"formattedCitation":"\\super 37\\nosupersub{}","plainCitation":"37","noteIndex":0},"citationItems":[{"id":3052,"uris":["http://zotero.org/users/4444973/items/T3XPH38J"],"uri":["http://zotero.org/users/4444973/items/T3XPH38J"],"itemData":{"id":3052,"type":"article-journal","abstract":"Clinicians completed interviews using the Ohio State University Traumatic Brain Injury Identification Method (TBI-ID) and sections of the Addiction Severity Index (ASI-Lite) with clients who were homeless and receiving community mental health services. Fifty-six percent of clients screened positive for TBI. Clients with a history of TBI were more likely to be using multiple substances, and were more likely to have, and be bothered by, family and emotional problems than clients without TBI. Homeless clients receiving mental health services may have undiagnosed TBI that could affect their ability to benefit from treatment. Such clients may require services that compensate for their cognitive deficits.","container-title":"Canadian Journal of Community Mental Health","DOI":"10.7870/cjcmh-2016-034","ISSN":"0713-3936","issue":"2","journalAbbreviation":"Can J Community Ment Health","note":"publisher: Canadian Periodical for Community Studies Inc.","page":"69-77","source":"www-cjcmh-com.myaccess.library.utoronto.ca (Atypon)","title":"Brain injury in persons with serious mental illness who have a history of chronic homelessness: Could this impact how services are delivered?","title-short":"Brain Injury in Persons With Serious Mental Illness Who Have a History of Chronic Homelessness","volume":"35","author":[{"family":"Gargaro","given":"Judith"},{"family":"Gerber","given":"Gary J."},{"family":"Nir","given":"Pamela"}],"issued":{"date-parts":[["2016",10,1]]}}}],"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37</w:t>
            </w:r>
            <w:r>
              <w:rPr>
                <w:rFonts w:ascii="Times New Roman" w:hAnsi="Times New Roman" w:cs="Times New Roman"/>
                <w:sz w:val="20"/>
                <w:szCs w:val="20"/>
              </w:rPr>
              <w:fldChar w:fldCharType="end"/>
            </w:r>
            <w:r>
              <w:rPr>
                <w:rFonts w:ascii="Times New Roman" w:hAnsi="Times New Roman" w:cs="Times New Roman"/>
                <w:sz w:val="20"/>
                <w:szCs w:val="20"/>
              </w:rPr>
              <w:t>, Hawle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O0W19GAO","properties":{"formattedCitation":"\\super 57\\nosupersub{}","plainCitation":"57","noteIndex":0},"citationItems":[{"id":2812,"uris":["http://zotero.org/users/4444973/items/L5IXYSD8"],"uri":["http://zotero.org/users/4444973/items/L5IXYSD8"],"itemData":{"id":2812,"type":"article-journal","abstract":"Examined the incidence of head injury (HI) among mentally disordered offenders (MDOs) in medium secure units (MSUs), and discusses the hypothesis that patients with a history of HI are more difficult to discharge than patients without HI. 113 MDOs (aged 14-71 yrs) being discharged to community settings from 5 MSUs in England completed questionnaires and interviews concerning previous HIs, offending history, and discharge planning. Additional collected data included clinical casenotes. Results show that more Ss with HI than Ss without HI had a violent index offence. Risk assessments carried out prior to discharge showed HI Ss to be at greater risk of violence to others and of self-harm than Ss without HI. All but 2 HI Ss were difficult to discharge, compared to 52 82.5% in the non-HI group. It is concluded that information on previous HI should be collected on admission to MSUs and considered when planning for discharge. (PsycINFO Database Record (c) 2016 APA, all rights reserved)","container-title":"Brain Injury","DOI":"10.1080/0269905031000089341","issue":"9","journalAbbreviation":"Brain Injur","note":"publisher-place: United Kingdom\npublisher: Taylor &amp; Francis United Kingdom","page":"743-758","title":"Mentally disordered offenders with a history of previous head injury: Are they more difficult to discharge?","volume":"17","author":[{"family":"Hawley","given":"Carol A."},{"family":"Maden","given":"Anthony"},{"family":"Ahmed","given":"Bach-y-Rita"}],"issued":{"date-parts":[["2003"]]}}}],"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57</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Salloum</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HHhPbYC","properties":{"formattedCitation":"\\super 47\\nosupersub{}","plainCitation":"47","noteIndex":0},"citationItems":[{"id":2664,"uris":["http://zotero.org/users/4444973/items/U23PSUYQ"],"uri":["http://zotero.org/users/4444973/items/U23PSUYQ"],"itemData":{"id":2664,"type":"article-journal","abstract":"Twenty-eight head-injured psychiatrically ill patients were compared in terms of compliance with psychiatric treatment and hostility levels to a matched control group of 28 non-head-injured psychiatrically ill patients attending a community mental health clinic. Results indicated that the two groups did not differ in treatment compliance. However, the head-injured group had significantly less rapport with their therapists. Hostility measures revealed that male head-injured patients scored significantly higher on the assaultive scale; and the severity of the head injury correlated positively with levels of hostility and with reported problems at school.","container-title":"Journal of the National Medical Association","issue":"8","journalAbbreviation":"J Natl Med Assoc","page":"557-564","title":"Treatment compliance and hostility levels of head-injured psychiatric outpatients","volume":"82","author":[{"family":"Salloum","given":"I. M."},{"family":"Jenkins","given":"E. J."},{"family":"Thompson","given":"B."},{"family":"Levi","given":"D."},{"family":"Burnett","given":"Y."}],"issued":{"date-parts":[["1990"]]}}}],"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47</w:t>
            </w:r>
            <w:r>
              <w:rPr>
                <w:rFonts w:ascii="Times New Roman" w:hAnsi="Times New Roman" w:cs="Times New Roman"/>
                <w:sz w:val="20"/>
                <w:szCs w:val="20"/>
              </w:rPr>
              <w:fldChar w:fldCharType="end"/>
            </w:r>
            <w:r>
              <w:rPr>
                <w:rFonts w:ascii="Times New Roman" w:hAnsi="Times New Roman" w:cs="Times New Roman"/>
                <w:sz w:val="20"/>
                <w:szCs w:val="20"/>
              </w:rPr>
              <w:t>, Walke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GEpmpm6","properties":{"formattedCitation":"\\super 49\\nosupersub{}","plainCitation":"49","noteIndex":0},"citationItems":[{"id":16,"uris":["http://zotero.org/users/4444973/items/ZR3XGANV"],"uri":["http://zotero.org/users/4444973/items/ZR3XGANV"],"itemData":{"id":16,"type":"article-journal","abstract":"OBJECTIVES: To examine clinical characteristics of clients in state-funded substance abuse treatment who report traumatic brain injury with loss of consciousness (TBI-LOC).\nPARTICIPANTS: Adult clients (N = 7784) entering state-funded substance abuse treatment in a rural state during a 12-month period. MEASUREMENT TOOLS: Substance use and mental health problems were measured using the federal Substance Abuse and Mental Health Services Administration (SAMHSA) adaptation of the Addiction Severity index (ASI). A brain injury screening question was used to determine the number of TBI-LOCs in a client's lifetime.\nDESIGN: Cross-sectional study of intake characteristics as part of a state-mandated treatment outcome study.\nRESULTS: Almost one-third (31.7%) of substance abuse treatment clients reported 1 or more TBI-LOCs. The clients reporting 2 or more TBI-LOCs were more likely than clients with none or 1 TBI-LOC to have serious mental health problems (ie, depression, anxiety, hallucinations, and suicidal thoughts and attempts), trouble controlling violent behavior, trouble concentrating or remembering, and more months of use of most substances. When depression and anxiety were held constant, and controlling for race and gender, clients with TBI-LOC had more months of marijuana and tranquilizer use.\nCONCLUSIONS: Findings suggest that treatment providers may need to be attentive to the complex conditions that co-occur with TBI-LOC. Future research should examine whether there are differences in treatment outcome for clients reporting TBI-LOC.","container-title":"The Journal of Head Trauma Rehabilitation","DOI":"10.1097/01.HTR.0000300231.90619.50","ISSN":"0885-9701","issue":"6","journalAbbreviation":"J Head Trauma Rehabil","language":"eng","note":"PMID: 18025968","page":"360-367","source":"PubMed","title":"Screening substance abuse treatment clients for traumatic brain injury: prevalence and characteristics","title-short":"Screening substance abuse treatment clients for traumatic brain injury","volume":"22","author":[{"family":"Walker","given":"Robert"},{"family":"Cole","given":"Jennifer E."},{"family":"Logan","given":"T. K."},{"family":"Corrigan","given":"John D."}],"issued":{"date-parts":[["2007",12]]}}}],"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49</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McHugo</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8Ig4RtpH","properties":{"formattedCitation":"\\super 54\\nosupersub{}","plainCitation":"54","noteIndex":0},"citationItems":[{"id":17,"uris":["http://zotero.org/users/4444973/items/LVUFVKZB"],"uri":["http://zotero.org/users/4444973/items/LVUFVKZB"],"itemData":{"id":17,"type":"article-journal","abstract":"OBJECTIVE: To estimate the rate and severity of traumatic brain injury (TBI) among people with co-occurring mental health and substance use disorders and to compare demographic, diagnostic, and institutionalization differences between those who screen positive or negative.\nSETTING: Outpatient community mental health center in Washington, District of Columbia.\nPARTICIPANTS: A total of 295 people with co-occurring mental health and substance use disorders enrolled in a prospective study of integrated treatment of substance abuse.\nDESIGN: Cross-sectional baseline assessment.\nMAIN MEASURES: The Ohio State University TBI Identification Method. Standardized measures assessed psychiatric diagnoses, symptom severity, current and lifetime substance use, and history of institutionalization.\nRESULTS: Eighty percent screened positive for TBI, and 25% reported at least 1 moderate or severe TBI. TBI was associated with current alcohol use and psychiatric symptom severity and with lifetime institutionalization and homelessness. It was more common among participants with posttraumatic stress disorder, borderline personality disorder, and antisocial personality disorder. Men (vs women) and participants with psychotic disorders (vs those with mood disorders) had an earlier age of first TBI with loss of consciousness.\nCONCLUSION: TBI is common among people with co-occurring mental health and substance use disorders. Repeated and serious TBIs are common in this population. Failure to detect TBI in people with co-occurring disorders who are seeking integrated treatment could lead to misdiagnosis and inappropriately targeted treatment and rehabilitation.","container-title":"The Journal of Head Trauma Rehabilitation","DOI":"10.1097/HTR.0000000000000249","ISSN":"1550-509X","issue":"3","journalAbbreviation":"J Head Trauma Rehabil","language":"eng","note":"PMID: 27455436","page":"E65-E74","source":"PubMed","title":"The prevalence of traumatic brain injury among people with co-occurring mental health and substance use disorders","volume":"32","author":[{"family":"McHugo","given":"Gregory J."},{"family":"Krassenbaum","given":"Sarah"},{"family":"Donley","given":"Sachiko"},{"family":"Corrigan","given":"John D."},{"family":"Bogner","given":"Jennifer"},{"family":"Drake","given":"Robert E."}],"issued":{"date-parts":[["2017",6]]}}}],"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54</w:t>
            </w:r>
            <w:r>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Pr>
                <w:rFonts w:ascii="Times New Roman" w:hAnsi="Times New Roman" w:cs="Times New Roman"/>
                <w:sz w:val="20"/>
                <w:szCs w:val="20"/>
              </w:rPr>
              <w:t>Dinn</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oBgWEpl","properties":{"formattedCitation":"\\super 33\\nosupersub{}","plainCitation":"33","noteIndex":0},"citationItems":[{"id":3093,"uris":["http://zotero.org/users/4444973/items/XDP4T3J9"],"uri":["http://zotero.org/users/4444973/items/XDP4T3J9"],"itemData":{"id":3093,"type":"article-journal","abstract":"The objective of this study is to determine whether violence in psychiatric patients is associated with brain dysfunction independent of substance abuse. Psychiatric inpatients with a history of violent behavior in the community were compared to nonviolent inpatients on several variables related to brain dysfunction. The two groups were similar in terms of demographics and psychiatric diagnosis. No significant differences were found in neuropsychological function, but violent patients were significantly more likely to have co-occurring substance abuse and nearly 4 times more likely to have a history of closed-head injury. Logistic regression revealed that the association between violence and head injury can be explained by comorbid substance abuse. (PsycINFO Database Record (c) 2016 APA, all rights reserved)","container-title":"Criminal Justice and Behavior","DOI":"10.1177/0093854808327507","ISSN":"1552-3594(Electronic),0093-8548(Print)","issue":"2","journalAbbreviation":"Crim Justice Behav","note":"publisher-place: US\npublisher: Sage Publications","page":"117-136","source":"APA PsycNET","title":"Brain dysfunction and community violence in patients with major mental illness","volume":"36","author":[{"family":"Dinn","given":"Wayne M."},{"family":"Gansler","given":"David A."},{"family":"Moczynski","given":"Nancy"},{"family":"Fulwiler","given":"Carl"}],"issued":{"date-parts":[["2009"]]}}}],"schema":"https://github.com/citation-style-language/schema/raw/master/csl-citation.json"} </w:instrText>
            </w:r>
            <w:r>
              <w:rPr>
                <w:rFonts w:ascii="Times New Roman" w:hAnsi="Times New Roman" w:cs="Times New Roman"/>
                <w:sz w:val="20"/>
                <w:szCs w:val="20"/>
              </w:rPr>
              <w:fldChar w:fldCharType="separate"/>
            </w:r>
            <w:r w:rsidRPr="00630A7E">
              <w:rPr>
                <w:rFonts w:ascii="Times New Roman" w:hAnsi="Times New Roman" w:cs="Times New Roman"/>
                <w:sz w:val="20"/>
                <w:vertAlign w:val="superscript"/>
                <w:lang w:val="en-US"/>
              </w:rPr>
              <w:t>33</w:t>
            </w:r>
            <w:r>
              <w:rPr>
                <w:rFonts w:ascii="Times New Roman" w:hAnsi="Times New Roman" w:cs="Times New Roman"/>
                <w:sz w:val="20"/>
                <w:szCs w:val="20"/>
              </w:rPr>
              <w:fldChar w:fldCharType="end"/>
            </w:r>
          </w:p>
        </w:tc>
        <w:tc>
          <w:tcPr>
            <w:tcW w:w="3411" w:type="dxa"/>
          </w:tcPr>
          <w:p w14:paraId="2AB71F7E" w14:textId="77777777" w:rsidR="00E41DEC" w:rsidRPr="00006D2F" w:rsidRDefault="00E41DEC" w:rsidP="00E41DEC">
            <w:pPr>
              <w:spacing w:line="360" w:lineRule="auto"/>
              <w:contextualSpacing/>
              <w:rPr>
                <w:rFonts w:ascii="Times New Roman" w:hAnsi="Times New Roman" w:cs="Times New Roman"/>
                <w:sz w:val="20"/>
                <w:szCs w:val="20"/>
              </w:rPr>
            </w:pPr>
          </w:p>
        </w:tc>
      </w:tr>
    </w:tbl>
    <w:p w14:paraId="08EA962A" w14:textId="77777777" w:rsidR="00E41DEC" w:rsidRPr="00E41DEC" w:rsidRDefault="00E41DEC" w:rsidP="00E41DEC"/>
    <w:sectPr w:rsidR="00E41DEC" w:rsidRPr="00E41DEC" w:rsidSect="00395A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A8B"/>
    <w:rsid w:val="00044E4B"/>
    <w:rsid w:val="000F7EEF"/>
    <w:rsid w:val="00123FE6"/>
    <w:rsid w:val="00143C1C"/>
    <w:rsid w:val="00184D4D"/>
    <w:rsid w:val="0019284C"/>
    <w:rsid w:val="002650EE"/>
    <w:rsid w:val="002845CE"/>
    <w:rsid w:val="002D2EDC"/>
    <w:rsid w:val="002E41AA"/>
    <w:rsid w:val="002F6856"/>
    <w:rsid w:val="00301A52"/>
    <w:rsid w:val="00311F20"/>
    <w:rsid w:val="003331A2"/>
    <w:rsid w:val="00392048"/>
    <w:rsid w:val="00395A79"/>
    <w:rsid w:val="003B6162"/>
    <w:rsid w:val="003C298B"/>
    <w:rsid w:val="004641CC"/>
    <w:rsid w:val="005247D3"/>
    <w:rsid w:val="005419F5"/>
    <w:rsid w:val="00594B27"/>
    <w:rsid w:val="005D7778"/>
    <w:rsid w:val="005E3757"/>
    <w:rsid w:val="00631A2B"/>
    <w:rsid w:val="00631D28"/>
    <w:rsid w:val="006548D7"/>
    <w:rsid w:val="006743E0"/>
    <w:rsid w:val="006971AE"/>
    <w:rsid w:val="006A25D8"/>
    <w:rsid w:val="006E6920"/>
    <w:rsid w:val="007525D3"/>
    <w:rsid w:val="007765A0"/>
    <w:rsid w:val="00784127"/>
    <w:rsid w:val="007B7A86"/>
    <w:rsid w:val="007E45B5"/>
    <w:rsid w:val="007F0E4B"/>
    <w:rsid w:val="007F4052"/>
    <w:rsid w:val="00817907"/>
    <w:rsid w:val="00884BCC"/>
    <w:rsid w:val="008B25D0"/>
    <w:rsid w:val="008B7826"/>
    <w:rsid w:val="009A7C9E"/>
    <w:rsid w:val="009B0331"/>
    <w:rsid w:val="009B74DF"/>
    <w:rsid w:val="009E106E"/>
    <w:rsid w:val="009E4FB4"/>
    <w:rsid w:val="00A17E85"/>
    <w:rsid w:val="00A37D6A"/>
    <w:rsid w:val="00A4046B"/>
    <w:rsid w:val="00A84017"/>
    <w:rsid w:val="00B01D31"/>
    <w:rsid w:val="00B54FD5"/>
    <w:rsid w:val="00B92213"/>
    <w:rsid w:val="00BA741A"/>
    <w:rsid w:val="00BD47F9"/>
    <w:rsid w:val="00C61989"/>
    <w:rsid w:val="00C75F1D"/>
    <w:rsid w:val="00CA30EA"/>
    <w:rsid w:val="00CE017F"/>
    <w:rsid w:val="00D555E0"/>
    <w:rsid w:val="00D57D44"/>
    <w:rsid w:val="00D73BDD"/>
    <w:rsid w:val="00DB7CA6"/>
    <w:rsid w:val="00DD7D2A"/>
    <w:rsid w:val="00E0057E"/>
    <w:rsid w:val="00E0568C"/>
    <w:rsid w:val="00E20A8B"/>
    <w:rsid w:val="00E34E43"/>
    <w:rsid w:val="00E41DEC"/>
    <w:rsid w:val="00E97941"/>
    <w:rsid w:val="00EB07F3"/>
    <w:rsid w:val="00F04072"/>
    <w:rsid w:val="00F04C25"/>
    <w:rsid w:val="00F25E0A"/>
    <w:rsid w:val="00F368D6"/>
    <w:rsid w:val="00F63071"/>
    <w:rsid w:val="00FC6A36"/>
    <w:rsid w:val="00FC6ACF"/>
    <w:rsid w:val="00FD4A66"/>
    <w:rsid w:val="00FF06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0060C39"/>
  <w15:chartTrackingRefBased/>
  <w15:docId w15:val="{48DAF0A1-D2E9-5248-A886-1FFF2B929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1D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20A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7286</Words>
  <Characters>155535</Characters>
  <Application>Microsoft Office Word</Application>
  <DocSecurity>0</DocSecurity>
  <Lines>1296</Lines>
  <Paragraphs>364</Paragraphs>
  <ScaleCrop>false</ScaleCrop>
  <Company/>
  <LinksUpToDate>false</LinksUpToDate>
  <CharactersWithSpaces>18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Davies</dc:creator>
  <cp:keywords/>
  <dc:description/>
  <cp:lastModifiedBy>Julia  Davies</cp:lastModifiedBy>
  <cp:revision>4</cp:revision>
  <dcterms:created xsi:type="dcterms:W3CDTF">2022-01-03T21:00:00Z</dcterms:created>
  <dcterms:modified xsi:type="dcterms:W3CDTF">2022-01-11T02:52:00Z</dcterms:modified>
</cp:coreProperties>
</file>